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6F1D280" w14:textId="697F39E0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color w:val="000000"/>
        </w:rPr>
        <w:t>Name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color w:val="000000"/>
        </w:rPr>
        <w:t>of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color w:val="000000"/>
        </w:rPr>
        <w:t>Journal: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color w:val="000000"/>
        </w:rPr>
        <w:t>World</w:t>
      </w:r>
      <w:r w:rsidR="00035F64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color w:val="000000"/>
        </w:rPr>
        <w:t>Journal</w:t>
      </w:r>
      <w:r w:rsidR="00035F64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color w:val="000000"/>
        </w:rPr>
        <w:t>of</w:t>
      </w:r>
      <w:r w:rsidR="00035F64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color w:val="000000"/>
        </w:rPr>
        <w:t>Cells</w:t>
      </w:r>
    </w:p>
    <w:p w14:paraId="762552B6" w14:textId="1C59CCAD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color w:val="000000"/>
        </w:rPr>
        <w:t>Manuscript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color w:val="000000"/>
        </w:rPr>
        <w:t>NO: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65487</w:t>
      </w:r>
    </w:p>
    <w:p w14:paraId="10E304A2" w14:textId="1502F39F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color w:val="000000"/>
        </w:rPr>
        <w:t>Manuscript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color w:val="000000"/>
        </w:rPr>
        <w:t>Type: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VIEW</w:t>
      </w:r>
    </w:p>
    <w:p w14:paraId="70357FB5" w14:textId="77777777" w:rsidR="00A77B3E" w:rsidRPr="006C66E4" w:rsidRDefault="00A77B3E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4F71402F" w14:textId="77C234B4" w:rsidR="00A77B3E" w:rsidRPr="006C66E4" w:rsidRDefault="00DE2569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b/>
          <w:bCs/>
          <w:color w:val="000000"/>
        </w:rPr>
        <w:t>R</w:t>
      </w:r>
      <w:r w:rsidR="00104387" w:rsidRPr="006C66E4">
        <w:rPr>
          <w:rFonts w:ascii="Book Antiqua" w:eastAsia="Book Antiqua" w:hAnsi="Book Antiqua" w:cs="Book Antiqua"/>
          <w:b/>
          <w:bCs/>
          <w:color w:val="000000"/>
        </w:rPr>
        <w:t>eview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b/>
          <w:bCs/>
          <w:color w:val="000000"/>
        </w:rPr>
        <w:t>o</w:t>
      </w:r>
      <w:r w:rsidR="009E0657">
        <w:rPr>
          <w:rFonts w:ascii="Book Antiqua" w:eastAsia="Book Antiqua" w:hAnsi="Book Antiqua" w:cs="Book Antiqua"/>
          <w:b/>
          <w:bCs/>
          <w:color w:val="000000"/>
        </w:rPr>
        <w:t>f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b/>
          <w:bCs/>
          <w:color w:val="000000"/>
        </w:rPr>
        <w:t>potential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b/>
          <w:bCs/>
          <w:color w:val="000000"/>
        </w:rPr>
        <w:t>of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b/>
          <w:bCs/>
          <w:color w:val="000000"/>
        </w:rPr>
        <w:t>mesenchymal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b/>
          <w:bCs/>
          <w:color w:val="000000"/>
        </w:rPr>
        <w:t>stem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b/>
          <w:bCs/>
          <w:color w:val="000000"/>
        </w:rPr>
        <w:t>cells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b/>
          <w:bCs/>
          <w:color w:val="000000"/>
        </w:rPr>
        <w:t>for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b/>
          <w:bCs/>
          <w:color w:val="000000"/>
        </w:rPr>
        <w:t>treatment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b/>
          <w:bCs/>
          <w:color w:val="000000"/>
        </w:rPr>
        <w:t>of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b/>
          <w:bCs/>
          <w:color w:val="000000"/>
        </w:rPr>
        <w:t>infectious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b/>
          <w:bCs/>
          <w:color w:val="000000"/>
        </w:rPr>
        <w:t>diseases</w:t>
      </w:r>
    </w:p>
    <w:p w14:paraId="46B8279C" w14:textId="77777777" w:rsidR="00A77B3E" w:rsidRPr="006C66E4" w:rsidRDefault="00A77B3E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21D47207" w14:textId="6A629427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Shar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A</w:t>
      </w:r>
      <w:proofErr w:type="gramEnd"/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s</w:t>
      </w:r>
    </w:p>
    <w:p w14:paraId="6E272EA9" w14:textId="77777777" w:rsidR="00A77B3E" w:rsidRPr="006C66E4" w:rsidRDefault="00A77B3E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70360B78" w14:textId="135C45DC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Am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arm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uj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krabort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ithia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a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aganathan</w:t>
      </w:r>
    </w:p>
    <w:p w14:paraId="6462E105" w14:textId="77777777" w:rsidR="00A77B3E" w:rsidRPr="006C66E4" w:rsidRDefault="00A77B3E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405F6258" w14:textId="50AC7BE0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bCs/>
          <w:color w:val="000000"/>
        </w:rPr>
        <w:t>Amit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harma,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nuj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hakraborty,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Bithiah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Grac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aganathan,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nc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iolog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u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par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ioscienc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ioengineerin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i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stit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echnolog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wahati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wahat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781039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ia</w:t>
      </w:r>
    </w:p>
    <w:p w14:paraId="264CA888" w14:textId="77777777" w:rsidR="00A77B3E" w:rsidRPr="006C66E4" w:rsidRDefault="00A77B3E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65EA25B9" w14:textId="7E91493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bCs/>
          <w:color w:val="000000"/>
        </w:rPr>
        <w:t>Author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ar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ro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nuscript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krabor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ro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nuscript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aganat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ceptualiz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d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ro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nuscript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7C6CFC">
        <w:rPr>
          <w:rFonts w:ascii="Book Antiqua" w:eastAsia="Book Antiqua" w:hAnsi="Book Antiqua" w:cs="Book Antiqua"/>
          <w:color w:val="000000"/>
        </w:rPr>
        <w:t>A</w:t>
      </w:r>
      <w:r w:rsidRPr="006C66E4">
        <w:rPr>
          <w:rFonts w:ascii="Book Antiqua" w:eastAsia="Book Antiqua" w:hAnsi="Book Antiqua" w:cs="Book Antiqua"/>
          <w:color w:val="000000"/>
        </w:rPr>
        <w:t>ll</w:t>
      </w:r>
      <w:proofErr w:type="gramEnd"/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th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a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ppro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n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r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nuscript.</w:t>
      </w:r>
    </w:p>
    <w:p w14:paraId="62B60C83" w14:textId="77777777" w:rsidR="00A77B3E" w:rsidRPr="006C66E4" w:rsidRDefault="00A77B3E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7D0AE36A" w14:textId="63EF924C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Bithiah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Grac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aganathan,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PhD,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ssociat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Professor,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nc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iolog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u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par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ioscienc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ioengineerin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i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stit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echnolog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wahati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C57FD3" w:rsidRPr="006C66E4">
        <w:rPr>
          <w:rFonts w:ascii="Book Antiqua" w:eastAsia="Book Antiqua" w:hAnsi="Book Antiqua" w:cs="Book Antiqua"/>
          <w:color w:val="000000"/>
        </w:rPr>
        <w:t>Aminga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wahat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781039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C57FD3" w:rsidRPr="006C66E4">
        <w:rPr>
          <w:rFonts w:ascii="Book Antiqua" w:eastAsia="Book Antiqua" w:hAnsi="Book Antiqua" w:cs="Book Antiqua"/>
          <w:color w:val="000000"/>
        </w:rPr>
        <w:t>Assa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i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ithiahgj@iitg.ac.in</w:t>
      </w:r>
    </w:p>
    <w:p w14:paraId="25C353F1" w14:textId="77777777" w:rsidR="00A77B3E" w:rsidRPr="006C66E4" w:rsidRDefault="00A77B3E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517816E5" w14:textId="1099742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bCs/>
          <w:color w:val="000000"/>
        </w:rPr>
        <w:t>Received: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8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1</w:t>
      </w:r>
    </w:p>
    <w:p w14:paraId="071340F0" w14:textId="2E9EA061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bCs/>
          <w:color w:val="000000"/>
        </w:rPr>
        <w:t>Revised: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pri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7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1</w:t>
      </w:r>
    </w:p>
    <w:p w14:paraId="08AEE054" w14:textId="48D05AA0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bCs/>
          <w:color w:val="000000"/>
        </w:rPr>
        <w:t>Accepted: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0" w:name="OLE_LINK15"/>
      <w:bookmarkStart w:id="1" w:name="OLE_LINK33"/>
      <w:bookmarkStart w:id="2" w:name="OLE_LINK48"/>
      <w:r w:rsidR="006234D2">
        <w:rPr>
          <w:rFonts w:ascii="Book Antiqua" w:eastAsia="宋体" w:hAnsi="Book Antiqua"/>
          <w:color w:val="000000" w:themeColor="text1"/>
        </w:rPr>
        <w:t>J</w:t>
      </w:r>
      <w:r w:rsidR="006234D2">
        <w:rPr>
          <w:rFonts w:ascii="Book Antiqua" w:eastAsia="宋体" w:hAnsi="Book Antiqua" w:hint="eastAsia"/>
          <w:color w:val="000000" w:themeColor="text1"/>
          <w:lang w:eastAsia="zh-CN"/>
        </w:rPr>
        <w:t>une</w:t>
      </w:r>
      <w:r w:rsidR="006234D2" w:rsidRPr="00F06907">
        <w:rPr>
          <w:rFonts w:ascii="Book Antiqua" w:eastAsia="宋体" w:hAnsi="Book Antiqua"/>
          <w:color w:val="000000" w:themeColor="text1"/>
        </w:rPr>
        <w:t xml:space="preserve"> </w:t>
      </w:r>
      <w:r w:rsidR="006234D2">
        <w:rPr>
          <w:rFonts w:ascii="Book Antiqua" w:eastAsia="宋体" w:hAnsi="Book Antiqua"/>
          <w:color w:val="000000" w:themeColor="text1"/>
        </w:rPr>
        <w:t>3</w:t>
      </w:r>
      <w:r w:rsidR="006234D2" w:rsidRPr="00F06907">
        <w:rPr>
          <w:rFonts w:ascii="Book Antiqua" w:eastAsia="宋体" w:hAnsi="Book Antiqua"/>
          <w:color w:val="000000" w:themeColor="text1"/>
        </w:rPr>
        <w:t>, 2021</w:t>
      </w:r>
      <w:bookmarkEnd w:id="0"/>
      <w:bookmarkEnd w:id="1"/>
      <w:bookmarkEnd w:id="2"/>
    </w:p>
    <w:p w14:paraId="37E09F47" w14:textId="4FEF71EF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bCs/>
          <w:color w:val="000000"/>
        </w:rPr>
        <w:t>Published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online: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3E3E17">
        <w:rPr>
          <w:rFonts w:ascii="Book Antiqua" w:eastAsia="宋体" w:hAnsi="Book Antiqua"/>
          <w:color w:val="000000" w:themeColor="text1"/>
        </w:rPr>
        <w:t>J</w:t>
      </w:r>
      <w:r w:rsidR="003E3E17">
        <w:rPr>
          <w:rFonts w:ascii="Book Antiqua" w:eastAsia="宋体" w:hAnsi="Book Antiqua" w:hint="eastAsia"/>
          <w:color w:val="000000" w:themeColor="text1"/>
          <w:lang w:eastAsia="zh-CN"/>
        </w:rPr>
        <w:t>une</w:t>
      </w:r>
      <w:r w:rsidR="003E3E17" w:rsidRPr="00F06907">
        <w:rPr>
          <w:rFonts w:ascii="Book Antiqua" w:eastAsia="宋体" w:hAnsi="Book Antiqua"/>
          <w:color w:val="000000" w:themeColor="text1"/>
        </w:rPr>
        <w:t xml:space="preserve"> </w:t>
      </w:r>
      <w:r w:rsidR="003E3E17">
        <w:rPr>
          <w:rFonts w:ascii="Book Antiqua" w:eastAsia="宋体" w:hAnsi="Book Antiqua" w:hint="eastAsia"/>
          <w:color w:val="000000" w:themeColor="text1"/>
          <w:lang w:eastAsia="zh-CN"/>
        </w:rPr>
        <w:t>26</w:t>
      </w:r>
      <w:r w:rsidR="003E3E17" w:rsidRPr="00F06907">
        <w:rPr>
          <w:rFonts w:ascii="Book Antiqua" w:eastAsia="宋体" w:hAnsi="Book Antiqua"/>
          <w:color w:val="000000" w:themeColor="text1"/>
        </w:rPr>
        <w:t>, 2021</w:t>
      </w:r>
    </w:p>
    <w:p w14:paraId="3F4B3970" w14:textId="77777777" w:rsidR="00A77B3E" w:rsidRPr="006C66E4" w:rsidRDefault="00A77B3E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  <w:sectPr w:rsidR="00A77B3E" w:rsidRPr="006C66E4">
          <w:footerReference w:type="default" r:id="rId8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43E764F0" w14:textId="77777777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1F183091" w14:textId="1AAC6AE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l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MSCs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a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lo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tensivel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C6CFC">
        <w:rPr>
          <w:rFonts w:ascii="Book Antiqua" w:eastAsia="Book Antiqua" w:hAnsi="Book Antiqua" w:cs="Book Antiqua"/>
          <w:color w:val="000000"/>
        </w:rPr>
        <w:t xml:space="preserve">and </w:t>
      </w:r>
      <w:r w:rsidRPr="006C66E4">
        <w:rPr>
          <w:rFonts w:ascii="Book Antiqua" w:eastAsia="Book Antiqua" w:hAnsi="Book Antiqua" w:cs="Book Antiqua"/>
          <w:color w:val="000000"/>
        </w:rPr>
        <w:t>re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a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counte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microb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ear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agocyto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rta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mselve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p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wnregul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v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kin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</w:t>
      </w:r>
      <w:r w:rsidR="007C6CFC">
        <w:rPr>
          <w:rFonts w:ascii="Book Antiqua" w:eastAsia="Book Antiqua" w:hAnsi="Book Antiqua" w:cs="Book Antiqua"/>
          <w:color w:val="000000"/>
        </w:rPr>
        <w:t>ing 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cess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rui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life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</w:t>
      </w:r>
      <w:r w:rsidR="007C6CFC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i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ene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yp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lea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ac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r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enera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alin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view</w:t>
      </w:r>
      <w:r w:rsidR="007C6CFC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cu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tai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r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chanism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l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b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soc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lleng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tiliz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</w:p>
    <w:p w14:paraId="7E0BFB4C" w14:textId="77777777" w:rsidR="00A77B3E" w:rsidRPr="006C66E4" w:rsidRDefault="00A77B3E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2CB47D89" w14:textId="03156F68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bCs/>
          <w:color w:val="000000"/>
        </w:rPr>
        <w:t>Key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Words: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s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microb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modulation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air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VID-19</w:t>
      </w:r>
    </w:p>
    <w:p w14:paraId="38C908B3" w14:textId="77777777" w:rsidR="003E3E17" w:rsidRDefault="003E3E17" w:rsidP="003E3E17">
      <w:pPr>
        <w:spacing w:line="360" w:lineRule="auto"/>
        <w:rPr>
          <w:rFonts w:ascii="Book Antiqua" w:hAnsi="Book Antiqua" w:cs="Book Antiqua"/>
          <w:b/>
          <w:color w:val="000000"/>
        </w:rPr>
      </w:pPr>
    </w:p>
    <w:p w14:paraId="135F9E03" w14:textId="77777777" w:rsidR="003E3E17" w:rsidRDefault="003E3E17" w:rsidP="003E3E17">
      <w:pPr>
        <w:spacing w:line="360" w:lineRule="auto"/>
        <w:rPr>
          <w:rFonts w:ascii="Book Antiqua" w:eastAsia="Book Antiqua" w:hAnsi="Book Antiqua" w:cs="Book Antiqua"/>
          <w:color w:val="000000"/>
        </w:rPr>
      </w:pPr>
      <w:proofErr w:type="gramStart"/>
      <w:r>
        <w:rPr>
          <w:rFonts w:ascii="Book Antiqua" w:eastAsia="Book Antiqua" w:hAnsi="Book Antiqua" w:cs="Book Antiqua"/>
          <w:b/>
          <w:color w:val="000000"/>
        </w:rPr>
        <w:t>©Th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Author(s) 2021.</w:t>
      </w:r>
      <w:proofErr w:type="gramEnd"/>
      <w:r>
        <w:rPr>
          <w:rFonts w:ascii="Book Antiqua" w:eastAsia="Book Antiqua" w:hAnsi="Book Antiqua" w:cs="Book Antiqua"/>
          <w:b/>
          <w:color w:val="000000"/>
        </w:rPr>
        <w:t xml:space="preserve"> </w:t>
      </w:r>
      <w:proofErr w:type="gramStart"/>
      <w:r>
        <w:rPr>
          <w:rFonts w:ascii="Book Antiqua" w:eastAsia="Book Antiqua" w:hAnsi="Book Antiqua" w:cs="Book Antiqua"/>
          <w:color w:val="000000"/>
        </w:rPr>
        <w:t>Published by Baishideng Publishing Group Inc.</w:t>
      </w:r>
      <w:proofErr w:type="gramEnd"/>
      <w:r>
        <w:rPr>
          <w:rFonts w:ascii="Book Antiqua" w:eastAsia="Book Antiqua" w:hAnsi="Book Antiqua" w:cs="Book Antiqua"/>
          <w:color w:val="000000"/>
        </w:rPr>
        <w:t xml:space="preserve"> All rights reserved. </w:t>
      </w:r>
    </w:p>
    <w:p w14:paraId="2340AC0A" w14:textId="77777777" w:rsidR="00A77B3E" w:rsidRPr="006C66E4" w:rsidRDefault="00A77B3E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0314C91D" w14:textId="43B2D31B" w:rsidR="00A77B3E" w:rsidRPr="003E3E17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 w:hint="eastAsia"/>
          <w:lang w:eastAsia="zh-CN"/>
        </w:rPr>
      </w:pPr>
      <w:r w:rsidRPr="006C66E4">
        <w:rPr>
          <w:rFonts w:ascii="Book Antiqua" w:eastAsia="Book Antiqua" w:hAnsi="Book Antiqua" w:cs="Book Antiqua"/>
          <w:color w:val="000000"/>
        </w:rPr>
        <w:t>Shar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krabor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aganat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DE2569">
        <w:rPr>
          <w:rFonts w:ascii="Book Antiqua" w:eastAsia="Book Antiqua" w:hAnsi="Book Antiqua" w:cs="Book Antiqua"/>
          <w:color w:val="000000"/>
        </w:rPr>
        <w:t>R</w:t>
      </w:r>
      <w:r w:rsidRPr="006C66E4">
        <w:rPr>
          <w:rFonts w:ascii="Book Antiqua" w:eastAsia="Book Antiqua" w:hAnsi="Book Antiqua" w:cs="Book Antiqua"/>
          <w:color w:val="000000"/>
        </w:rPr>
        <w:t>evie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</w:t>
      </w:r>
      <w:r w:rsidR="009E0657">
        <w:rPr>
          <w:rFonts w:ascii="Book Antiqua" w:eastAsia="Book Antiqua" w:hAnsi="Book Antiqua" w:cs="Book Antiqua"/>
          <w:color w:val="000000"/>
        </w:rPr>
        <w:t>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1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3E3E17" w:rsidRPr="003E3E17">
        <w:rPr>
          <w:rFonts w:ascii="Book Antiqua" w:eastAsia="Book Antiqua" w:hAnsi="Book Antiqua" w:cs="Book Antiqua"/>
          <w:color w:val="000000"/>
        </w:rPr>
        <w:t xml:space="preserve">13(6): </w:t>
      </w:r>
      <w:r w:rsidR="003E3E17">
        <w:rPr>
          <w:rFonts w:ascii="Book Antiqua" w:hAnsi="Book Antiqua" w:cs="Book Antiqua" w:hint="eastAsia"/>
          <w:color w:val="000000"/>
          <w:lang w:eastAsia="zh-CN"/>
        </w:rPr>
        <w:t>568-593</w:t>
      </w:r>
      <w:r w:rsidR="003E3E17" w:rsidRPr="003E3E17">
        <w:rPr>
          <w:rFonts w:ascii="Book Antiqua" w:eastAsia="Book Antiqua" w:hAnsi="Book Antiqua" w:cs="Book Antiqua"/>
          <w:color w:val="000000"/>
        </w:rPr>
        <w:t xml:space="preserve"> URL: https://www.wjgnet.com/1948-0210/full/v13/i6/</w:t>
      </w:r>
      <w:r w:rsidR="003E3E17">
        <w:rPr>
          <w:rFonts w:ascii="Book Antiqua" w:hAnsi="Book Antiqua" w:cs="Book Antiqua" w:hint="eastAsia"/>
          <w:color w:val="000000"/>
          <w:lang w:eastAsia="zh-CN"/>
        </w:rPr>
        <w:t>568</w:t>
      </w:r>
      <w:r w:rsidR="003E3E17" w:rsidRPr="003E3E17">
        <w:rPr>
          <w:rFonts w:ascii="Book Antiqua" w:eastAsia="Book Antiqua" w:hAnsi="Book Antiqua" w:cs="Book Antiqua"/>
          <w:color w:val="000000"/>
        </w:rPr>
        <w:t>.htm DOI: https://dx.doi.org/10.4252/wjsc.v13.i6.</w:t>
      </w:r>
      <w:r w:rsidR="003E3E17">
        <w:rPr>
          <w:rFonts w:ascii="Book Antiqua" w:hAnsi="Book Antiqua" w:cs="Book Antiqua" w:hint="eastAsia"/>
          <w:color w:val="000000"/>
          <w:lang w:eastAsia="zh-CN"/>
        </w:rPr>
        <w:t>568</w:t>
      </w:r>
    </w:p>
    <w:p w14:paraId="4F7409F8" w14:textId="77777777" w:rsidR="00A77B3E" w:rsidRPr="006C66E4" w:rsidRDefault="00A77B3E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31AF3DEC" w14:textId="29EABFE2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bCs/>
          <w:color w:val="000000"/>
        </w:rPr>
        <w:t>Cor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Tip: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vie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cus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nefi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tiliz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MSCs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a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-cau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ent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modul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enera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pert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u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lie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ener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oul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side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tiliz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.</w:t>
      </w:r>
    </w:p>
    <w:p w14:paraId="3F86EE7A" w14:textId="77777777" w:rsidR="00035F64" w:rsidRDefault="00035F64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  <w:sectPr w:rsidR="00035F64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7A1EDE6" w14:textId="77777777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caps/>
          <w:color w:val="000000"/>
          <w:u w:val="single"/>
        </w:rPr>
        <w:lastRenderedPageBreak/>
        <w:t>INTRODUCTION</w:t>
      </w:r>
    </w:p>
    <w:p w14:paraId="6A304EE5" w14:textId="07D4B70A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Infect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ad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rbid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rta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orldwide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ir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neumon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j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u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a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loball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il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mon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rug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i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umb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utbreak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cess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C6CFC">
        <w:rPr>
          <w:rFonts w:ascii="Book Antiqua" w:eastAsia="Book Antiqua" w:hAnsi="Book Antiqua" w:cs="Book Antiqua"/>
          <w:color w:val="000000"/>
        </w:rPr>
        <w:t>to identif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v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ateg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b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ul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g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soc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MSCs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n-hematopoie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ipo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lacent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nt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l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ynov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mbran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metriu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mbil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loo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arton'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ell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c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tissue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-4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chanical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zymatical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soc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ol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iv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i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las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her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population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5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par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lo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metr</w:t>
      </w:r>
      <w:r w:rsidR="007C6CFC">
        <w:rPr>
          <w:rFonts w:ascii="Book Antiqua" w:eastAsia="Book Antiqua" w:hAnsi="Book Antiqua" w:cs="Book Antiqua"/>
          <w:color w:val="000000"/>
        </w:rPr>
        <w:t>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r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fa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k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expression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6,7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sse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tens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lf-renewa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liferativ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ltiline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l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dentifi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fa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ke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C6CFC">
        <w:rPr>
          <w:rFonts w:ascii="Book Antiqua" w:eastAsia="Book Antiqua" w:hAnsi="Book Antiqua" w:cs="Book Antiqua"/>
          <w:color w:val="000000"/>
        </w:rPr>
        <w:t>cluster of differentiation 105 (</w:t>
      </w:r>
      <w:r w:rsidRPr="006C66E4">
        <w:rPr>
          <w:rFonts w:ascii="Book Antiqua" w:eastAsia="Book Antiqua" w:hAnsi="Book Antiqua" w:cs="Book Antiqua"/>
          <w:color w:val="000000"/>
        </w:rPr>
        <w:t>CD105</w:t>
      </w:r>
      <w:r w:rsidR="007C6CFC">
        <w:rPr>
          <w:rFonts w:ascii="Book Antiqua" w:eastAsia="Book Antiqua" w:hAnsi="Book Antiqua" w:cs="Book Antiqua"/>
          <w:color w:val="000000"/>
        </w:rPr>
        <w:t>)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90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73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4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2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ga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ke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45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34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14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11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79α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19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ukocy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HLA)-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DR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weve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imu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feron-</w:t>
      </w:r>
      <w:r w:rsidR="007C6CFC">
        <w:rPr>
          <w:rFonts w:ascii="Book Antiqua" w:eastAsia="Book Antiqua" w:hAnsi="Book Antiqua" w:cs="Book Antiqua"/>
          <w:color w:val="000000"/>
        </w:rPr>
        <w:t>gam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IFN-γ)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LA-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DR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8-10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</w:p>
    <w:p w14:paraId="1B98DC75" w14:textId="399EDD9B" w:rsidR="007C6CFC" w:rsidRDefault="00104387" w:rsidP="007C6CFC">
      <w:pPr>
        <w:adjustRightInd w:val="0"/>
        <w:snapToGrid w:val="0"/>
        <w:spacing w:line="360" w:lineRule="auto"/>
        <w:ind w:firstLine="270"/>
        <w:jc w:val="both"/>
        <w:rPr>
          <w:rFonts w:ascii="Book Antiqua" w:eastAsia="Book Antiqua" w:hAnsi="Book Antiqua" w:cs="Book Antiqua"/>
          <w:color w:val="000000"/>
        </w:rPr>
      </w:pP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ltiline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i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i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ipocyt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steoblast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ondrocy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nd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andar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dition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ditionall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l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ort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a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meostasis</w:t>
      </w:r>
      <w:r w:rsidR="007C6CFC">
        <w:rPr>
          <w:rFonts w:ascii="Book Antiqua" w:eastAsia="Book Antiqua" w:hAnsi="Book Antiqua" w:cs="Book Antiqua"/>
          <w:color w:val="000000"/>
        </w:rPr>
        <w:t>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us</w:t>
      </w:r>
      <w:r w:rsidR="007C6CFC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co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tra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p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genera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disease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1-17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C6CFC">
        <w:rPr>
          <w:rFonts w:ascii="Book Antiqua" w:eastAsia="Book Antiqua" w:hAnsi="Book Antiqua" w:cs="Book Antiqua"/>
          <w:color w:val="000000"/>
        </w:rPr>
        <w:t>In addition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sse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modulatory</w:t>
      </w:r>
      <w:r w:rsidR="007C6CFC">
        <w:rPr>
          <w:rFonts w:ascii="Book Antiqua" w:eastAsia="Book Antiqua" w:hAnsi="Book Antiqua" w:cs="Book Antiqua"/>
          <w:color w:val="000000"/>
        </w:rPr>
        <w:t xml:space="preserve"> 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suppress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perti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</w:t>
      </w:r>
      <w:r w:rsidR="007C6CFC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pl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function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,18,19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i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umb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soc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g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lo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ssi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p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ear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-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ia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ield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courag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ult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utcom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8E2C8F">
        <w:rPr>
          <w:rFonts w:ascii="Book Antiqua" w:eastAsia="Book Antiqua" w:hAnsi="Book Antiqua" w:cs="Book Antiqua"/>
          <w:color w:val="000000"/>
        </w:rPr>
        <w:t>provid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pportun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tiliz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di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is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ption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rthe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ven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minis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35805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g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model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20-22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</w:p>
    <w:p w14:paraId="5A4F85D3" w14:textId="5920914F" w:rsidR="00A77B3E" w:rsidRPr="006C66E4" w:rsidRDefault="00104387" w:rsidP="003A1870">
      <w:pPr>
        <w:adjustRightInd w:val="0"/>
        <w:snapToGrid w:val="0"/>
        <w:spacing w:line="360" w:lineRule="auto"/>
        <w:ind w:firstLine="270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lastRenderedPageBreak/>
        <w:t>Th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vie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mmariz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r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d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C6CFC">
        <w:rPr>
          <w:rFonts w:ascii="Book Antiqua" w:eastAsia="Book Antiqua" w:hAnsi="Book Antiqua" w:cs="Book Antiqua"/>
          <w:color w:val="000000"/>
        </w:rPr>
        <w:t xml:space="preserve">that </w:t>
      </w:r>
      <w:r w:rsidRPr="006C66E4">
        <w:rPr>
          <w:rFonts w:ascii="Book Antiqua" w:eastAsia="Book Antiqua" w:hAnsi="Book Antiqua" w:cs="Book Antiqua"/>
          <w:color w:val="000000"/>
        </w:rPr>
        <w:t>tes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vantag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ai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cu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r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e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34132B">
        <w:rPr>
          <w:rFonts w:ascii="Book Antiqua" w:eastAsia="Book Antiqua" w:hAnsi="Book Antiqua" w:cs="Book Antiqua"/>
          <w:color w:val="000000"/>
        </w:rPr>
        <w:t>p</w:t>
      </w:r>
      <w:r w:rsidRPr="006C66E4">
        <w:rPr>
          <w:rFonts w:ascii="Book Antiqua" w:eastAsia="Book Antiqua" w:hAnsi="Book Antiqua" w:cs="Book Antiqua"/>
          <w:color w:val="000000"/>
        </w:rPr>
        <w:t>athoge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buil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a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way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u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nall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lleng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soc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tiliz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y.</w:t>
      </w:r>
    </w:p>
    <w:p w14:paraId="37CDD94D" w14:textId="77777777" w:rsidR="00A77B3E" w:rsidRPr="006C66E4" w:rsidRDefault="00A77B3E" w:rsidP="006C66E4">
      <w:pPr>
        <w:adjustRightInd w:val="0"/>
        <w:snapToGrid w:val="0"/>
        <w:spacing w:line="360" w:lineRule="auto"/>
        <w:ind w:firstLine="480"/>
        <w:jc w:val="both"/>
        <w:rPr>
          <w:rFonts w:ascii="Book Antiqua" w:hAnsi="Book Antiqua"/>
        </w:rPr>
      </w:pPr>
    </w:p>
    <w:p w14:paraId="6F163D28" w14:textId="77777777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Methodology</w:t>
      </w:r>
    </w:p>
    <w:p w14:paraId="43350DBC" w14:textId="2AC7484A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bj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vie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alyz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r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-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d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tiliz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soc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bMe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opu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b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ience</w:t>
      </w:r>
      <w:r w:rsidR="007C6CFC">
        <w:rPr>
          <w:rFonts w:ascii="Book Antiqua" w:eastAsia="Book Antiqua" w:hAnsi="Book Antiqua" w:cs="Book Antiqua"/>
          <w:color w:val="000000"/>
        </w:rPr>
        <w:t xml:space="preserve"> databa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arch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o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ngu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triction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d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tiliz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o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ific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l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lu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view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ear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tic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uped</w:t>
      </w:r>
      <w:r w:rsidR="00C17917">
        <w:rPr>
          <w:rFonts w:ascii="Book Antiqua" w:eastAsia="Book Antiqua" w:hAnsi="Book Antiqua" w:cs="Book Antiqua"/>
          <w:color w:val="000000"/>
        </w:rPr>
        <w:t xml:space="preserve"> as follow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j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nding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ecte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C6CFC">
        <w:rPr>
          <w:rFonts w:ascii="Book Antiqua" w:eastAsia="Book Antiqua" w:hAnsi="Book Antiqua" w:cs="Book Antiqua"/>
          <w:color w:val="000000"/>
        </w:rPr>
        <w:t>d</w:t>
      </w:r>
      <w:r w:rsidRPr="006C66E4">
        <w:rPr>
          <w:rFonts w:ascii="Book Antiqua" w:eastAsia="Book Antiqua" w:hAnsi="Book Antiqua" w:cs="Book Antiqua"/>
          <w:color w:val="000000"/>
        </w:rPr>
        <w:t>ir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patho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</w:t>
      </w:r>
      <w:r w:rsidR="00C17917">
        <w:rPr>
          <w:rFonts w:ascii="Book Antiqua" w:eastAsia="Book Antiqua" w:hAnsi="Book Antiqua" w:cs="Book Antiqua"/>
          <w:color w:val="000000"/>
        </w:rPr>
        <w:t>s</w:t>
      </w:r>
      <w:r w:rsidR="005A064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C6CFC">
        <w:rPr>
          <w:rFonts w:ascii="Book Antiqua" w:eastAsia="Book Antiqua" w:hAnsi="Book Antiqua" w:cs="Book Antiqua"/>
          <w:color w:val="000000"/>
        </w:rPr>
        <w:t>i</w:t>
      </w:r>
      <w:r w:rsidRPr="006C66E4">
        <w:rPr>
          <w:rFonts w:ascii="Book Antiqua" w:eastAsia="Book Antiqua" w:hAnsi="Book Antiqua" w:cs="Book Antiqua"/>
          <w:color w:val="000000"/>
        </w:rPr>
        <w:t>mmunomodul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5A064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C6CFC">
        <w:rPr>
          <w:rFonts w:ascii="Book Antiqua" w:eastAsia="Book Antiqua" w:hAnsi="Book Antiqua" w:cs="Book Antiqua"/>
          <w:color w:val="000000"/>
        </w:rPr>
        <w:t>d</w:t>
      </w:r>
      <w:r w:rsidRPr="006C66E4">
        <w:rPr>
          <w:rFonts w:ascii="Book Antiqua" w:eastAsia="Book Antiqua" w:hAnsi="Book Antiqua" w:cs="Book Antiqua"/>
          <w:color w:val="000000"/>
        </w:rPr>
        <w:t>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rge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s</w:t>
      </w:r>
      <w:r w:rsidR="005A064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C6CFC">
        <w:rPr>
          <w:rFonts w:ascii="Book Antiqua" w:eastAsia="Book Antiqua" w:hAnsi="Book Antiqua" w:cs="Book Antiqua"/>
          <w:color w:val="000000"/>
        </w:rPr>
        <w:t>c</w:t>
      </w:r>
      <w:r w:rsidRPr="006C66E4">
        <w:rPr>
          <w:rFonts w:ascii="Book Antiqua" w:eastAsia="Book Antiqua" w:hAnsi="Book Antiqua" w:cs="Book Antiqua"/>
          <w:color w:val="000000"/>
        </w:rPr>
        <w:t>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ia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</w:p>
    <w:p w14:paraId="655CB5D8" w14:textId="77777777" w:rsidR="00A77B3E" w:rsidRPr="006C66E4" w:rsidRDefault="00A77B3E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30B9036D" w14:textId="00D883BE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Direct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antimicrobial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effects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of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MSCs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</w:p>
    <w:p w14:paraId="44C52BE9" w14:textId="7D5E3BED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Seve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d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minis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sep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</w:t>
      </w:r>
      <w:proofErr w:type="gramEnd"/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ad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yp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microb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ptid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AMPs)</w:t>
      </w:r>
      <w:r w:rsidR="00C17917">
        <w:rPr>
          <w:rFonts w:ascii="Book Antiqua" w:eastAsia="Book Antiqua" w:hAnsi="Book Antiqua" w:cs="Book Antiqua"/>
          <w:color w:val="000000"/>
        </w:rPr>
        <w:t xml:space="preserve">: </w:t>
      </w:r>
      <w:r w:rsidRPr="006C66E4">
        <w:rPr>
          <w:rFonts w:ascii="Book Antiqua" w:eastAsia="Book Antiqua" w:hAnsi="Book Antiqua" w:cs="Book Antiqua"/>
          <w:color w:val="000000"/>
        </w:rPr>
        <w:t>LL-37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cid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HAMP)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cal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LCN2)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ta-defensin-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BD2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Fig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)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sid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P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ac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rib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FF5A64">
        <w:rPr>
          <w:rFonts w:ascii="Book Antiqua" w:eastAsia="Book Antiqua" w:hAnsi="Book Antiqua" w:cs="Book Antiqua"/>
          <w:color w:val="000000"/>
        </w:rPr>
        <w:t xml:space="preserve">the </w:t>
      </w:r>
      <w:r w:rsidRPr="006C66E4">
        <w:rPr>
          <w:rFonts w:ascii="Book Antiqua" w:eastAsia="Book Antiqua" w:hAnsi="Book Antiqua" w:cs="Book Antiqua"/>
          <w:color w:val="000000"/>
        </w:rPr>
        <w:t>antimicrob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fens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L-3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phipath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long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thelicid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mi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P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y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bio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nsitivit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L-3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rec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in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activa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polysaccharid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LPS)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e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rup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ut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mbran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L-3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aliz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endotoxin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l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L-3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C17917">
        <w:rPr>
          <w:rFonts w:ascii="Book Antiqua" w:eastAsia="Book Antiqua" w:hAnsi="Book Antiqua" w:cs="Book Antiqua"/>
          <w:color w:val="000000"/>
        </w:rPr>
        <w:t>h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motac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ru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ear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weve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rui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C17917">
        <w:rPr>
          <w:rFonts w:ascii="Book Antiqua" w:eastAsia="Book Antiqua" w:hAnsi="Book Antiqua" w:cs="Book Antiqua"/>
          <w:color w:val="000000"/>
        </w:rPr>
        <w:t>does no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kin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um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cr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α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TNF-α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)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23,24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L-3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ene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iogene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ind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my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pti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-lik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cell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25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L-3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i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BM-MSCs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ipo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AD-MSCs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d</w:t>
      </w:r>
      <w:r w:rsidR="00FF5A64">
        <w:rPr>
          <w:rFonts w:ascii="Book Antiqua" w:eastAsia="Book Antiqua" w:hAnsi="Book Antiqua" w:cs="Book Antiqua"/>
          <w:color w:val="000000"/>
        </w:rPr>
        <w:t xml:space="preserve"> 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ivene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biotic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llin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low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lmona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s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br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seudomona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eruginosa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aphylococcu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ureu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reptococcu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neumonia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26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M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o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ear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ven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r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tak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M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por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77567">
        <w:rPr>
          <w:rFonts w:ascii="Book Antiqua" w:eastAsia="Book Antiqua" w:hAnsi="Book Antiqua" w:cs="Book Antiqua"/>
          <w:color w:val="000000"/>
        </w:rPr>
        <w:t xml:space="preserve">the </w:t>
      </w:r>
      <w:r w:rsidRPr="006C66E4">
        <w:rPr>
          <w:rFonts w:ascii="Book Antiqua" w:eastAsia="Book Antiqua" w:hAnsi="Book Antiqua" w:cs="Book Antiqua"/>
          <w:color w:val="000000"/>
        </w:rPr>
        <w:t>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r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or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erritin</w:t>
      </w:r>
      <w:r w:rsidR="00FF5A6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bsequ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stru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ysosome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u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r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o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si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k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navaila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ple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r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M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mpe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bacteria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27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C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ear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lock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r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tak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cell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28,29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D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FF5A64">
        <w:rPr>
          <w:rFonts w:ascii="Book Antiqua" w:eastAsia="Book Antiqua" w:hAnsi="Book Antiqua" w:cs="Book Antiqua"/>
          <w:color w:val="000000"/>
        </w:rPr>
        <w:t>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lay</w:t>
      </w:r>
      <w:r w:rsidR="00FF5A64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ort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earanc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30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bookmarkStart w:id="3" w:name="OLE_LINK19"/>
      <w:r w:rsidR="00035F64" w:rsidRPr="00035F64">
        <w:rPr>
          <w:rFonts w:ascii="Book Antiqua" w:eastAsia="Book Antiqua" w:hAnsi="Book Antiqua" w:cs="Book Antiqua"/>
          <w:i/>
          <w:iCs/>
          <w:color w:val="000000"/>
        </w:rPr>
        <w:t>Escherichia coli</w:t>
      </w:r>
      <w:r w:rsidR="00FF5A64">
        <w:rPr>
          <w:rFonts w:ascii="Book Antiqua" w:eastAsia="Book Antiqua" w:hAnsi="Book Antiqua" w:cs="Book Antiqua"/>
          <w:i/>
          <w:iCs/>
          <w:color w:val="000000"/>
        </w:rPr>
        <w:t>-</w:t>
      </w:r>
      <w:bookmarkEnd w:id="3"/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neumon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trache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minis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mbil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d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UC-MSCs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ul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FF5A64">
        <w:rPr>
          <w:rFonts w:ascii="Book Antiqua" w:eastAsia="Book Antiqua" w:hAnsi="Book Antiqua" w:cs="Book Antiqua"/>
          <w:color w:val="000000"/>
        </w:rPr>
        <w:t xml:space="preserve">the </w:t>
      </w:r>
      <w:r w:rsidRPr="006C66E4">
        <w:rPr>
          <w:rFonts w:ascii="Book Antiqua" w:eastAsia="Book Antiqua" w:hAnsi="Book Antiqua" w:cs="Book Antiqua"/>
          <w:color w:val="000000"/>
        </w:rPr>
        <w:t>attenu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ear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t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FF5A64">
        <w:rPr>
          <w:rFonts w:ascii="Book Antiqua" w:eastAsia="Book Antiqua" w:hAnsi="Book Antiqua" w:cs="Book Antiqua"/>
          <w:color w:val="000000"/>
        </w:rPr>
        <w:t>M</w:t>
      </w:r>
      <w:r w:rsidRPr="006C66E4">
        <w:rPr>
          <w:rFonts w:ascii="Book Antiqua" w:eastAsia="Book Antiqua" w:hAnsi="Book Antiqua" w:cs="Book Antiqua"/>
          <w:color w:val="000000"/>
        </w:rPr>
        <w:t>icroarr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aly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ll-lik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TLR-2)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LR-4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D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v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regu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FF5A64">
        <w:rPr>
          <w:rFonts w:ascii="Book Antiqua" w:eastAsia="Book Antiqua" w:hAnsi="Book Antiqua" w:cs="Book Antiqua"/>
          <w:color w:val="000000"/>
        </w:rPr>
        <w:t xml:space="preserve">The </w:t>
      </w:r>
      <w:r w:rsidRPr="006C66E4">
        <w:rPr>
          <w:rFonts w:ascii="Book Antiqua" w:eastAsia="Book Antiqua" w:hAnsi="Book Antiqua" w:cs="Book Antiqua"/>
          <w:color w:val="000000"/>
        </w:rPr>
        <w:t>TLR-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a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w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9970E5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ort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D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lencing</w:t>
      </w:r>
      <w:r w:rsidR="009970E5">
        <w:rPr>
          <w:rFonts w:ascii="Book Antiqua" w:eastAsia="Book Antiqua" w:hAnsi="Book Antiqua" w:cs="Book Antiqua"/>
          <w:color w:val="000000"/>
        </w:rPr>
        <w:t xml:space="preserve"> 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LR-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LR-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olish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ain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.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i/>
          <w:iCs/>
          <w:color w:val="000000"/>
        </w:rPr>
        <w:t>coli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30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pl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ss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in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i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yptopha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oleam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,3</w:t>
      </w:r>
      <w:proofErr w:type="gramEnd"/>
      <w:r w:rsidRPr="006C66E4">
        <w:rPr>
          <w:rFonts w:ascii="Book Antiqua" w:eastAsia="Book Antiqua" w:hAnsi="Book Antiqua" w:cs="Book Antiqua"/>
          <w:color w:val="000000"/>
        </w:rPr>
        <w:t>-dioxygen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IDO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8B31BE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</w:t>
      </w:r>
      <w:r w:rsidR="008B31BE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microb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r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035F64" w:rsidRPr="00035F64">
        <w:rPr>
          <w:rFonts w:ascii="Book Antiqua" w:eastAsia="Book Antiqua" w:hAnsi="Book Antiqua" w:cs="Book Antiqua"/>
          <w:color w:val="000000"/>
        </w:rPr>
        <w:t>toxoplasma, plasmodium, chlamydia, rickettsia</w:t>
      </w:r>
      <w:r w:rsidR="00035F64"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eptococci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aphylococci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rp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u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31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di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8B31BE">
        <w:rPr>
          <w:rFonts w:ascii="Book Antiqua" w:eastAsia="Book Antiqua" w:hAnsi="Book Antiqua" w:cs="Book Antiqua"/>
          <w:color w:val="000000"/>
        </w:rPr>
        <w:t xml:space="preserve">directly </w:t>
      </w:r>
      <w:r w:rsidRPr="006C66E4">
        <w:rPr>
          <w:rFonts w:ascii="Book Antiqua" w:eastAsia="Book Antiqua" w:hAnsi="Book Antiqua" w:cs="Book Antiqua"/>
          <w:color w:val="000000"/>
        </w:rPr>
        <w:t>phagocyto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aveng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Fig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)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32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naliz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bookmarkStart w:id="4" w:name="OLE_LINK20"/>
      <w:r w:rsidR="00035F64" w:rsidRPr="00035F64">
        <w:rPr>
          <w:rFonts w:ascii="Book Antiqua" w:eastAsia="Book Antiqua" w:hAnsi="Book Antiqua" w:cs="Book Antiqua"/>
          <w:i/>
          <w:iCs/>
          <w:color w:val="000000"/>
        </w:rPr>
        <w:t>M</w:t>
      </w:r>
      <w:r w:rsidR="00702531">
        <w:rPr>
          <w:rFonts w:ascii="Book Antiqua" w:eastAsia="Book Antiqua" w:hAnsi="Book Antiqua" w:cs="Book Antiqua"/>
          <w:i/>
          <w:iCs/>
          <w:color w:val="000000"/>
        </w:rPr>
        <w:t>.</w:t>
      </w:r>
      <w:r w:rsidR="00035F64" w:rsidRP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035F64" w:rsidRPr="006C66E4">
        <w:rPr>
          <w:rFonts w:ascii="Book Antiqua" w:eastAsia="Book Antiqua" w:hAnsi="Book Antiqua" w:cs="Book Antiqua"/>
          <w:i/>
          <w:iCs/>
          <w:color w:val="000000"/>
        </w:rPr>
        <w:t xml:space="preserve">tuberculosis </w:t>
      </w:r>
      <w:bookmarkEnd w:id="4"/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w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yp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aveng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me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llagen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uct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aveng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a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mb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cyto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ycobacter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ll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ins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tophag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itr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xi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MSC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32]</w:t>
      </w:r>
      <w:r w:rsidRPr="006C66E4">
        <w:rPr>
          <w:rFonts w:ascii="Book Antiqua" w:eastAsia="Book Antiqua" w:hAnsi="Book Antiqua" w:cs="Book Antiqua"/>
          <w:color w:val="000000"/>
        </w:rPr>
        <w:t>.</w:t>
      </w:r>
    </w:p>
    <w:p w14:paraId="5B327624" w14:textId="0B58FD86" w:rsidR="00A77B3E" w:rsidRPr="006C66E4" w:rsidRDefault="00104387" w:rsidP="004E3B91">
      <w:pPr>
        <w:adjustRightInd w:val="0"/>
        <w:snapToGrid w:val="0"/>
        <w:spacing w:line="360" w:lineRule="auto"/>
        <w:ind w:firstLine="270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lastRenderedPageBreak/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di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02531">
        <w:rPr>
          <w:rFonts w:ascii="Book Antiqua" w:eastAsia="Book Antiqua" w:hAnsi="Book Antiqua" w:cs="Book Antiqua"/>
          <w:color w:val="000000"/>
        </w:rPr>
        <w:t xml:space="preserve">the </w:t>
      </w:r>
      <w:r w:rsidRPr="006C66E4">
        <w:rPr>
          <w:rFonts w:ascii="Book Antiqua" w:eastAsia="Book Antiqua" w:hAnsi="Book Antiqua" w:cs="Book Antiqua"/>
          <w:color w:val="000000"/>
        </w:rPr>
        <w:t>anti-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perti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er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vi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drigu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33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8B31BE">
        <w:rPr>
          <w:rFonts w:ascii="Book Antiqua" w:eastAsia="Book Antiqua" w:hAnsi="Book Antiqua" w:cs="Book Antiqua"/>
          <w:color w:val="000000"/>
        </w:rPr>
        <w:t>ha</w:t>
      </w:r>
      <w:r w:rsidR="00637A86">
        <w:rPr>
          <w:rFonts w:ascii="Book Antiqua" w:eastAsia="Book Antiqua" w:hAnsi="Book Antiqua" w:cs="Book Antiqua"/>
          <w:color w:val="000000"/>
        </w:rPr>
        <w:t>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ppress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</w:t>
      </w:r>
      <w:r w:rsidR="008B31BE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-lymphotrop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HTLV)</w:t>
      </w:r>
      <w:r w:rsidR="008B31BE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inf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mi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alth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D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stagland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PGE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Pr="006C66E4">
        <w:rPr>
          <w:rFonts w:ascii="Book Antiqua" w:eastAsia="Book Antiqua" w:hAnsi="Book Antiqua" w:cs="Book Antiqua"/>
          <w:color w:val="000000"/>
        </w:rPr>
        <w:t>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ppres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life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</w:t>
      </w:r>
      <w:r w:rsidR="00520CD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-cult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</w:t>
      </w:r>
      <w:r w:rsidR="00F60F3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TLV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gene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33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th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rp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mplex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HSV-1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minis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cent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e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vi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regul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FN-γ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vel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crea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NF-α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ru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level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34]</w:t>
      </w:r>
      <w:r w:rsidRPr="006C66E4">
        <w:rPr>
          <w:rFonts w:ascii="Book Antiqua" w:eastAsia="Book Antiqua" w:hAnsi="Book Antiqua" w:cs="Book Antiqua"/>
          <w:color w:val="000000"/>
        </w:rPr>
        <w:t>.</w:t>
      </w:r>
    </w:p>
    <w:p w14:paraId="39EB1D84" w14:textId="77777777" w:rsidR="00A77B3E" w:rsidRPr="006C66E4" w:rsidRDefault="00A77B3E" w:rsidP="006C66E4">
      <w:pPr>
        <w:adjustRightInd w:val="0"/>
        <w:snapToGrid w:val="0"/>
        <w:spacing w:line="360" w:lineRule="auto"/>
        <w:ind w:firstLine="480"/>
        <w:jc w:val="both"/>
        <w:rPr>
          <w:rFonts w:ascii="Book Antiqua" w:hAnsi="Book Antiqua"/>
        </w:rPr>
      </w:pPr>
    </w:p>
    <w:p w14:paraId="0BD83403" w14:textId="1FE33E90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MSCS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in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immunomodulation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</w:p>
    <w:p w14:paraId="00500F84" w14:textId="495EE779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il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cum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stit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r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fen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ain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cess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cum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ul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r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oly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zym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trix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talloproteinas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a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xy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pec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ROS)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kin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ad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tra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p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NETosis)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th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T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lp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earanc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ul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F60F34">
        <w:rPr>
          <w:rFonts w:ascii="Book Antiqua" w:eastAsia="Book Antiqua" w:hAnsi="Book Antiqua" w:cs="Book Antiqua"/>
          <w:color w:val="000000"/>
        </w:rPr>
        <w:t xml:space="preserve">the </w:t>
      </w:r>
      <w:r w:rsidRPr="006C66E4">
        <w:rPr>
          <w:rFonts w:ascii="Book Antiqua" w:eastAsia="Book Antiqua" w:hAnsi="Book Antiqua" w:cs="Book Antiqua"/>
          <w:color w:val="000000"/>
        </w:rPr>
        <w:t>exagger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response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35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cess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m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grad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ul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lic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sepsi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36,37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ona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COVID-19)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38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rther</w:t>
      </w:r>
      <w:r w:rsidR="00191443">
        <w:rPr>
          <w:rFonts w:ascii="Book Antiqua" w:eastAsia="Book Antiqua" w:hAnsi="Book Antiqua" w:cs="Book Antiqua"/>
          <w:color w:val="000000"/>
        </w:rPr>
        <w:t>more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levi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cess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ux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NF-α</w:t>
      </w:r>
      <w:r w:rsidR="00F60F34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stimu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ene-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TSG-6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rui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8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39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di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minis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m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lay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F60F34">
        <w:rPr>
          <w:rFonts w:ascii="Book Antiqua" w:eastAsia="Book Antiqua" w:hAnsi="Book Antiqua" w:cs="Book Antiqua"/>
          <w:color w:val="000000"/>
        </w:rPr>
        <w:t xml:space="preserve">the </w:t>
      </w:r>
      <w:r w:rsidRPr="006C66E4">
        <w:rPr>
          <w:rFonts w:ascii="Book Antiqua" w:eastAsia="Book Antiqua" w:hAnsi="Book Antiqua" w:cs="Book Antiqua"/>
          <w:color w:val="000000"/>
        </w:rPr>
        <w:t>apopt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he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lecu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ilit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phagocytosi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40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r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u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x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a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xy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itro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pec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oxid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zym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peroxi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mut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SOD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)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40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</w:p>
    <w:p w14:paraId="1A6FE5D1" w14:textId="4A7EA463" w:rsidR="00A77B3E" w:rsidRPr="006C66E4" w:rsidRDefault="00104387" w:rsidP="00F60F34">
      <w:pPr>
        <w:adjustRightInd w:val="0"/>
        <w:snapToGrid w:val="0"/>
        <w:spacing w:line="360" w:lineRule="auto"/>
        <w:ind w:firstLine="270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ul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l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ort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di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EA4E5B">
        <w:rPr>
          <w:rFonts w:ascii="Book Antiqua" w:eastAsia="Book Antiqua" w:hAnsi="Book Antiqua" w:cs="Book Antiqua"/>
          <w:color w:val="000000"/>
        </w:rPr>
        <w:t xml:space="preserve">the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on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h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i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1-typ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unt</w:t>
      </w:r>
      <w:r w:rsidR="001477C1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on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ain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anti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2-typ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lp</w:t>
      </w:r>
      <w:r w:rsidR="00113FF4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olv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cytokine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41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weve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ir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tre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yndro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ARDS)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enotyp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regulate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rup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l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twe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macrophage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42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d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r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</w:t>
      </w:r>
      <w:r w:rsidR="00F62F01">
        <w:rPr>
          <w:rFonts w:ascii="Book Antiqua" w:eastAsia="Book Antiqua" w:hAnsi="Book Antiqua" w:cs="Book Antiqua"/>
          <w:color w:val="000000"/>
        </w:rPr>
        <w:t>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on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F62F01">
        <w:rPr>
          <w:rFonts w:ascii="Book Antiqua" w:eastAsia="Book Antiqua" w:hAnsi="Book Antiqua" w:cs="Book Antiqua"/>
          <w:color w:val="000000"/>
        </w:rPr>
        <w:t xml:space="preserve">the </w:t>
      </w:r>
      <w:r w:rsidRPr="006C66E4">
        <w:rPr>
          <w:rFonts w:ascii="Book Antiqua" w:eastAsia="Book Antiqua" w:hAnsi="Book Antiqua" w:cs="Book Antiqua"/>
          <w:color w:val="000000"/>
        </w:rPr>
        <w:t>polariz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war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enotyp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r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</w:t>
      </w:r>
      <w:r w:rsidR="00191443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1</w:t>
      </w:r>
      <w:r w:rsidR="00F62F01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antagonist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43]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corin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44]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anniocalcin-2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45]</w:t>
      </w:r>
      <w:r w:rsidR="00191443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SG-6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2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</w:t>
      </w:r>
      <w:r w:rsidR="00191443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ALI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form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-β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TGF-β3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mbospond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TSP-1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nt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llicle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regu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enotyp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</w:t>
      </w:r>
      <w:r w:rsidR="00113FF4">
        <w:rPr>
          <w:rFonts w:ascii="Book Antiqua" w:eastAsia="Book Antiqua" w:hAnsi="Book Antiqua" w:cs="Book Antiqua"/>
          <w:color w:val="000000"/>
        </w:rPr>
        <w:t xml:space="preserve">, </w:t>
      </w:r>
      <w:r w:rsidRPr="006C66E4">
        <w:rPr>
          <w:rFonts w:ascii="Book Antiqua" w:eastAsia="Book Antiqua" w:hAnsi="Book Antiqua" w:cs="Book Antiqua"/>
          <w:color w:val="000000"/>
        </w:rPr>
        <w:t>mark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13FF4">
        <w:rPr>
          <w:rFonts w:ascii="Book Antiqua" w:eastAsia="Book Antiqua" w:hAnsi="Book Antiqua" w:cs="Book Antiqua"/>
          <w:color w:val="000000"/>
        </w:rPr>
        <w:t xml:space="preserve">the </w:t>
      </w:r>
      <w:r w:rsidRPr="006C66E4">
        <w:rPr>
          <w:rFonts w:ascii="Book Antiqua" w:eastAsia="Book Antiqua" w:hAnsi="Book Antiqua" w:cs="Book Antiqua"/>
          <w:color w:val="000000"/>
        </w:rPr>
        <w:t>in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zy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gin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wnreg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ke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i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itr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xi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ynth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86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46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versel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-cult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</w:t>
      </w:r>
      <w:r w:rsidR="00113FF4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tre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reg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apopto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13FF4">
        <w:rPr>
          <w:rFonts w:ascii="Book Antiqua" w:eastAsia="Book Antiqua" w:hAnsi="Book Antiqua" w:cs="Book Antiqua"/>
          <w:color w:val="000000"/>
        </w:rPr>
        <w:t>B-cell lymphoma 2</w:t>
      </w:r>
      <w:r w:rsidR="00A659B0">
        <w:rPr>
          <w:rFonts w:ascii="Book Antiqua" w:eastAsia="Book Antiqua" w:hAnsi="Book Antiqua" w:cs="Book Antiqua"/>
          <w:color w:val="000000"/>
        </w:rPr>
        <w:t xml:space="preserve"> (Bcl-2)</w:t>
      </w:r>
      <w:r w:rsidR="00113FF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spase-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</w:t>
      </w:r>
      <w:r w:rsidR="00A659B0">
        <w:rPr>
          <w:rFonts w:ascii="Book Antiqua" w:eastAsia="Book Antiqua" w:hAnsi="Book Antiqua" w:cs="Book Antiqua"/>
          <w:color w:val="000000"/>
        </w:rPr>
        <w:t xml:space="preserve">cl-2-associated X protein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ul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nt/</w:t>
      </w:r>
      <w:r w:rsidRPr="004E3B91">
        <w:rPr>
          <w:rFonts w:ascii="Symbol" w:eastAsia="Book Antiqua" w:hAnsi="Symbol" w:cs="Book Antiqua"/>
          <w:color w:val="000000"/>
        </w:rPr>
        <w:t></w:t>
      </w:r>
      <w:r w:rsidRPr="006C66E4">
        <w:rPr>
          <w:rFonts w:ascii="Book Antiqua" w:eastAsia="Book Antiqua" w:hAnsi="Book Antiqua" w:cs="Book Antiqua"/>
          <w:color w:val="000000"/>
        </w:rPr>
        <w:t>-caten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pathway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47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rther</w:t>
      </w:r>
      <w:r w:rsidR="00E769FA">
        <w:rPr>
          <w:rFonts w:ascii="Book Antiqua" w:eastAsia="Book Antiqua" w:hAnsi="Book Antiqua" w:cs="Book Antiqua"/>
          <w:color w:val="000000"/>
        </w:rPr>
        <w:t>more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GE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regu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cid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E769FA">
        <w:rPr>
          <w:rFonts w:ascii="Book Antiqua" w:eastAsia="Book Antiqua" w:hAnsi="Book Antiqua" w:cs="Book Antiqua"/>
          <w:color w:val="000000"/>
        </w:rPr>
        <w:t>phosphoinositide 3-kin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d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</w:t>
      </w:r>
      <w:r w:rsidR="00E769FA">
        <w:rPr>
          <w:rFonts w:ascii="Book Antiqua" w:eastAsia="Book Antiqua" w:hAnsi="Book Antiqua" w:cs="Book Antiqua"/>
          <w:color w:val="000000"/>
        </w:rPr>
        <w:t xml:space="preserve">ADPH oxidase </w:t>
      </w:r>
      <w:r w:rsidRPr="006C66E4">
        <w:rPr>
          <w:rFonts w:ascii="Book Antiqua" w:eastAsia="Book Antiqua" w:hAnsi="Book Antiqua" w:cs="Book Antiqua"/>
          <w:color w:val="000000"/>
        </w:rPr>
        <w:t>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production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41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estingl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-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acks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48]</w:t>
      </w:r>
      <w:r w:rsidR="00035F64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ear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n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tochondr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unne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rotubule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di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ven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ocy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HGF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tenu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</w:t>
      </w:r>
      <w:r w:rsidR="00E769FA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ul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ndri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DCs)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G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t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477C1">
        <w:rPr>
          <w:rFonts w:ascii="Book Antiqua" w:eastAsia="Book Antiqua" w:hAnsi="Book Antiqua" w:cs="Book Antiqua"/>
          <w:color w:val="000000"/>
        </w:rPr>
        <w:t>“</w:t>
      </w:r>
      <w:r w:rsidRPr="006C66E4">
        <w:rPr>
          <w:rFonts w:ascii="Book Antiqua" w:eastAsia="Book Antiqua" w:hAnsi="Book Antiqua" w:cs="Book Antiqua"/>
          <w:color w:val="000000"/>
        </w:rPr>
        <w:t>tolerogenic</w:t>
      </w:r>
      <w:r w:rsidR="001477C1">
        <w:rPr>
          <w:rFonts w:ascii="Book Antiqua" w:eastAsia="Book Antiqua" w:hAnsi="Book Antiqua" w:cs="Book Antiqua"/>
          <w:color w:val="000000"/>
        </w:rPr>
        <w:t>”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ul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GF/Ak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pathway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49]</w:t>
      </w:r>
      <w:r w:rsidRPr="006C66E4">
        <w:rPr>
          <w:rFonts w:ascii="Book Antiqua" w:eastAsia="Book Antiqua" w:hAnsi="Book Antiqua" w:cs="Book Antiqua"/>
          <w:color w:val="000000"/>
        </w:rPr>
        <w:t>.</w:t>
      </w:r>
    </w:p>
    <w:p w14:paraId="51D03282" w14:textId="3BE767DD" w:rsidR="00A77B3E" w:rsidRPr="006C66E4" w:rsidRDefault="00104387" w:rsidP="00F60F34">
      <w:pPr>
        <w:adjustRightInd w:val="0"/>
        <w:snapToGrid w:val="0"/>
        <w:spacing w:line="360" w:lineRule="auto"/>
        <w:ind w:firstLine="270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Inj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life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p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3A4073">
        <w:rPr>
          <w:rFonts w:ascii="Book Antiqua" w:eastAsia="Book Antiqua" w:hAnsi="Book Antiqua" w:cs="Book Antiqua"/>
          <w:color w:val="000000"/>
        </w:rPr>
        <w:t xml:space="preserve">natural killer </w:t>
      </w:r>
      <w:r w:rsidRPr="006C66E4">
        <w:rPr>
          <w:rFonts w:ascii="Book Antiqua" w:eastAsia="Book Antiqua" w:hAnsi="Book Antiqua" w:cs="Book Antiqua"/>
          <w:color w:val="000000"/>
        </w:rPr>
        <w:t>(sNK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eriment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ima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g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nct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te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k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fi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ru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te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N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ssib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</w:t>
      </w:r>
      <w:r w:rsidR="00E769FA">
        <w:rPr>
          <w:rFonts w:ascii="Book Antiqua" w:eastAsia="Book Antiqua" w:hAnsi="Book Antiqua" w:cs="Book Antiqua"/>
          <w:color w:val="000000"/>
        </w:rPr>
        <w:t>anus kinase</w:t>
      </w:r>
      <w:r w:rsidRPr="006C66E4">
        <w:rPr>
          <w:rFonts w:ascii="Book Antiqua" w:eastAsia="Book Antiqua" w:hAnsi="Book Antiqua" w:cs="Book Antiqua"/>
          <w:color w:val="000000"/>
        </w:rPr>
        <w:t>/</w:t>
      </w:r>
      <w:r w:rsidR="00E769FA">
        <w:rPr>
          <w:rFonts w:ascii="Book Antiqua" w:eastAsia="Book Antiqua" w:hAnsi="Book Antiqua" w:cs="Book Antiqua"/>
          <w:color w:val="000000"/>
        </w:rPr>
        <w:t>signal transducer and activator of transcription (</w:t>
      </w:r>
      <w:r w:rsidRPr="006C66E4">
        <w:rPr>
          <w:rFonts w:ascii="Book Antiqua" w:eastAsia="Book Antiqua" w:hAnsi="Book Antiqua" w:cs="Book Antiqua"/>
          <w:color w:val="000000"/>
        </w:rPr>
        <w:t>STAT</w:t>
      </w:r>
      <w:r w:rsidR="00E769FA">
        <w:rPr>
          <w:rFonts w:ascii="Book Antiqua" w:eastAsia="Book Antiqua" w:hAnsi="Book Antiqua" w:cs="Book Antiqua"/>
          <w:color w:val="000000"/>
        </w:rPr>
        <w:t>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pathway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50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-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crosi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wnregu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BC1185">
        <w:rPr>
          <w:rFonts w:ascii="Book Antiqua" w:eastAsia="Book Antiqua" w:hAnsi="Book Antiqua" w:cs="Book Antiqua"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ev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7</w:t>
      </w:r>
      <w:r w:rsidR="001D1528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produ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K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XP3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Pr="006C66E4">
        <w:rPr>
          <w:rFonts w:ascii="MS Mincho" w:eastAsia="MS Mincho" w:hAnsi="MS Mincho" w:cs="MS Mincho" w:hint="eastAsia"/>
          <w:color w:val="000000"/>
        </w:rPr>
        <w:t> </w:t>
      </w:r>
      <w:r w:rsidRPr="006C66E4">
        <w:rPr>
          <w:rFonts w:ascii="Book Antiqua" w:eastAsia="Book Antiqua" w:hAnsi="Book Antiqua" w:cs="Book Antiqua"/>
          <w:color w:val="000000"/>
        </w:rPr>
        <w:t>IL10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K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cell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51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ppres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4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FN-γ</w:t>
      </w:r>
      <w:r w:rsidR="001D1528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produ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D1528">
        <w:rPr>
          <w:rFonts w:ascii="Book Antiqua" w:eastAsia="Book Antiqua" w:hAnsi="Book Antiqua" w:cs="Book Antiqua"/>
          <w:color w:val="000000"/>
        </w:rPr>
        <w:t>T helper type 1 (</w:t>
      </w:r>
      <w:r w:rsidRPr="006C66E4">
        <w:rPr>
          <w:rFonts w:ascii="Book Antiqua" w:eastAsia="Book Antiqua" w:hAnsi="Book Antiqua" w:cs="Book Antiqua"/>
          <w:color w:val="000000"/>
        </w:rPr>
        <w:t>Th1</w:t>
      </w:r>
      <w:r w:rsidR="001D1528">
        <w:rPr>
          <w:rFonts w:ascii="Book Antiqua" w:eastAsia="Book Antiqua" w:hAnsi="Book Antiqua" w:cs="Book Antiqua"/>
          <w:color w:val="000000"/>
        </w:rPr>
        <w:t>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7</w:t>
      </w:r>
      <w:r w:rsidR="001D1528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produ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17</w:t>
      </w:r>
      <w:r w:rsidR="00035F64">
        <w:rPr>
          <w:rFonts w:ascii="Book Antiqua" w:eastAsia="Book Antiqua" w:hAnsi="Book Antiqua" w:cs="Book Antiqua"/>
          <w:color w:val="000000"/>
          <w:vertAlign w:val="subscript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umb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ul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Tregs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)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52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spergill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yph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tract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minis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4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5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D1528">
        <w:rPr>
          <w:rFonts w:ascii="Book Antiqua" w:eastAsia="Book Antiqua" w:hAnsi="Book Antiqua" w:cs="Book Antiqua"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ev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elior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inflammation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53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se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FN-γ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NF-α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gram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ath-</w:t>
      </w:r>
      <w:r w:rsidR="001D1528">
        <w:rPr>
          <w:rFonts w:ascii="Book Antiqua" w:eastAsia="Book Antiqua" w:hAnsi="Book Antiqua" w:cs="Book Antiqua"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igand</w:t>
      </w:r>
      <w:r w:rsidR="001D1528">
        <w:rPr>
          <w:rFonts w:ascii="Book Antiqua" w:eastAsia="Book Antiqua" w:hAnsi="Book Antiqua" w:cs="Book Antiqua"/>
          <w:color w:val="000000"/>
        </w:rPr>
        <w:t xml:space="preserve"> 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PD</w:t>
      </w:r>
      <w:r w:rsidR="001D1528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L1</w:t>
      </w:r>
      <w:r w:rsidR="001D1528">
        <w:rPr>
          <w:rFonts w:ascii="Book Antiqua" w:eastAsia="Book Antiqua" w:hAnsi="Book Antiqua" w:cs="Book Antiqua"/>
          <w:color w:val="000000"/>
        </w:rPr>
        <w:t>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D</w:t>
      </w:r>
      <w:r w:rsidR="001D1528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L2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ectivel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ur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</w:t>
      </w:r>
      <w:r w:rsidR="001D1528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life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regu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XO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54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200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fa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gh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arton</w:t>
      </w:r>
      <w:r w:rsidR="001D1528">
        <w:rPr>
          <w:rFonts w:ascii="Book Antiqua" w:eastAsia="Book Antiqua" w:hAnsi="Book Antiqua" w:cs="Book Antiqua"/>
          <w:color w:val="000000"/>
        </w:rPr>
        <w:t>’</w:t>
      </w:r>
      <w:r w:rsidRPr="006C66E4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elly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WJ-MSCs)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lic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ler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ac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200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s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4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035F64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8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</w:t>
      </w:r>
      <w:r w:rsidR="00B75493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cell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55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</w:p>
    <w:p w14:paraId="3B2E742F" w14:textId="6B84161B" w:rsidR="00A77B3E" w:rsidRPr="006C66E4" w:rsidRDefault="00104387" w:rsidP="00F60F34">
      <w:pPr>
        <w:adjustRightInd w:val="0"/>
        <w:snapToGrid w:val="0"/>
        <w:spacing w:line="360" w:lineRule="auto"/>
        <w:ind w:firstLine="270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Alth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side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ivilege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d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scepti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K-med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l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B75493">
        <w:rPr>
          <w:rFonts w:ascii="Book Antiqua" w:eastAsia="Book Antiqua" w:hAnsi="Book Antiqua" w:cs="Book Antiqua"/>
          <w:color w:val="000000"/>
        </w:rPr>
        <w:t xml:space="preserve">an </w:t>
      </w:r>
      <w:r w:rsidRPr="006C66E4">
        <w:rPr>
          <w:rFonts w:ascii="Book Antiqua" w:eastAsia="Book Antiqua" w:hAnsi="Book Antiqua" w:cs="Book Antiqua"/>
          <w:color w:val="000000"/>
        </w:rPr>
        <w:t>IL-2</w:t>
      </w:r>
      <w:r w:rsidR="00B75493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depend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nner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im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L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a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edd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3A4073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interac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gan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3A4073">
        <w:rPr>
          <w:rFonts w:ascii="Book Antiqua" w:eastAsia="Book Antiqua" w:hAnsi="Book Antiqua" w:cs="Book Antiqua"/>
          <w:color w:val="000000"/>
        </w:rPr>
        <w:t>major histocompatibility complex I (</w:t>
      </w:r>
      <w:r w:rsidRPr="006C66E4">
        <w:rPr>
          <w:rFonts w:ascii="Book Antiqua" w:eastAsia="Book Antiqua" w:hAnsi="Book Antiqua" w:cs="Book Antiqua"/>
          <w:color w:val="000000"/>
        </w:rPr>
        <w:t>MHC</w:t>
      </w:r>
      <w:r w:rsidR="003A4073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</w:t>
      </w:r>
      <w:r w:rsidR="003A4073">
        <w:rPr>
          <w:rFonts w:ascii="Book Antiqua" w:eastAsia="Book Antiqua" w:hAnsi="Book Antiqua" w:cs="Book Antiqua"/>
          <w:color w:val="000000"/>
        </w:rPr>
        <w:t>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B91CD5">
        <w:rPr>
          <w:rFonts w:ascii="Book Antiqua" w:eastAsia="Book Antiqua" w:hAnsi="Book Antiqua" w:cs="Book Antiqua"/>
          <w:color w:val="000000"/>
        </w:rPr>
        <w:t>NK group 2 member D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k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scepti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l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cell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56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LR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im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nd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e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di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reg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C37687">
        <w:rPr>
          <w:rFonts w:ascii="Book Antiqua" w:eastAsia="Book Antiqua" w:hAnsi="Book Antiqua" w:cs="Book Antiqua"/>
          <w:color w:val="000000"/>
        </w:rPr>
        <w:t>extracellular signal-related kinase 1/2 (</w:t>
      </w:r>
      <w:r w:rsidRPr="006C66E4">
        <w:rPr>
          <w:rFonts w:ascii="Book Antiqua" w:eastAsia="Book Antiqua" w:hAnsi="Book Antiqua" w:cs="Book Antiqua"/>
          <w:color w:val="000000"/>
        </w:rPr>
        <w:t>ERK1/2</w:t>
      </w:r>
      <w:proofErr w:type="gramStart"/>
      <w:r w:rsidR="00C37687">
        <w:rPr>
          <w:rFonts w:ascii="Book Antiqua" w:eastAsia="Book Antiqua" w:hAnsi="Book Antiqua" w:cs="Book Antiqua"/>
          <w:color w:val="000000"/>
        </w:rPr>
        <w:t>)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57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d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ck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v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st</w:t>
      </w:r>
      <w:r w:rsidR="00C37687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intraven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cumu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liver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58,59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58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vo</w:t>
      </w:r>
      <w:r w:rsidR="00C37687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inj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C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C37687">
        <w:rPr>
          <w:rFonts w:ascii="Book Antiqua" w:eastAsia="Book Antiqua" w:hAnsi="Book Antiqua" w:cs="Book Antiqua"/>
          <w:color w:val="000000"/>
        </w:rPr>
        <w:t xml:space="preserve">rapidly </w:t>
      </w:r>
      <w:r w:rsidRPr="006C66E4">
        <w:rPr>
          <w:rFonts w:ascii="Book Antiqua" w:eastAsia="Book Antiqua" w:hAnsi="Book Antiqua" w:cs="Book Antiqua"/>
          <w:color w:val="000000"/>
        </w:rPr>
        <w:t>phagocyto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nocyt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D-L1</w:t>
      </w:r>
      <w:r w:rsidR="00C37687">
        <w:rPr>
          <w:rFonts w:ascii="Book Antiqua" w:eastAsia="Book Antiqua" w:hAnsi="Book Antiqua" w:cs="Book Antiqua"/>
          <w:color w:val="000000"/>
        </w:rPr>
        <w:t xml:space="preserve"> 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</w:t>
      </w:r>
      <w:r w:rsidR="003A4073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1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wnregu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NF-α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AF0107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ul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quisi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C37687">
        <w:rPr>
          <w:rFonts w:ascii="Book Antiqua" w:eastAsia="Book Antiqua" w:hAnsi="Book Antiqua" w:cs="Book Antiqua"/>
          <w:color w:val="000000"/>
        </w:rPr>
        <w:t xml:space="preserve">the </w:t>
      </w:r>
      <w:r w:rsidRPr="006C66E4">
        <w:rPr>
          <w:rFonts w:ascii="Book Antiqua" w:eastAsia="Book Antiqua" w:hAnsi="Book Antiqua" w:cs="Book Antiqua"/>
          <w:color w:val="000000"/>
        </w:rPr>
        <w:t>regul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enotyp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nocyte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rthermor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agocyt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C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agocy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du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C-X-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tif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g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CXCL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XCL1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lp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ru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XCR3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Treg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60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eratinocy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KGF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</w:t>
      </w:r>
      <w:r w:rsidR="00AF0107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nocy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k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osphoryla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e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ilit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clearance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61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xsacki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X3CL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y6C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hi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b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yC6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lo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nocy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ra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ul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nocy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ffick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ar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</w:t>
      </w:r>
      <w:r w:rsidR="00BC1185">
        <w:rPr>
          <w:rFonts w:ascii="Book Antiqua" w:eastAsia="Book Antiqua" w:hAnsi="Book Antiqua" w:cs="Book Antiqua"/>
          <w:color w:val="000000"/>
        </w:rPr>
        <w:t>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ar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tissue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62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</w:t>
      </w:r>
      <w:r w:rsidR="00BC1185">
        <w:rPr>
          <w:rFonts w:ascii="Book Antiqua" w:eastAsia="Book Antiqua" w:hAnsi="Book Antiqua" w:cs="Book Antiqua"/>
          <w:color w:val="000000"/>
        </w:rPr>
        <w:t>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</w:t>
      </w:r>
      <w:r w:rsidR="007705DD">
        <w:rPr>
          <w:rFonts w:ascii="Book Antiqua" w:eastAsia="Book Antiqua" w:hAnsi="Book Antiqua" w:cs="Book Antiqua"/>
          <w:color w:val="000000"/>
        </w:rPr>
        <w:t>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kin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9N2</w:t>
      </w:r>
      <w:r w:rsidR="00EF3561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63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5N1-inf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mice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64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weve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C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to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lui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ear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AFC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5N1</w:t>
      </w:r>
      <w:r w:rsidR="001A3078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inf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mice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64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u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m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ng-ter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ilit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ear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-med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Fig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).</w:t>
      </w:r>
    </w:p>
    <w:p w14:paraId="002BFBA8" w14:textId="13FB7CC8" w:rsidR="00A77B3E" w:rsidRPr="006C66E4" w:rsidRDefault="00104387" w:rsidP="00F60F34">
      <w:pPr>
        <w:adjustRightInd w:val="0"/>
        <w:snapToGrid w:val="0"/>
        <w:spacing w:line="360" w:lineRule="auto"/>
        <w:ind w:firstLine="270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Seve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d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ow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bj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vironmen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g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v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SG-6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0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GE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A3078">
        <w:rPr>
          <w:rFonts w:ascii="Book Antiqua" w:eastAsia="Book Antiqua" w:hAnsi="Book Antiqua" w:cs="Book Antiqua"/>
          <w:color w:val="000000"/>
        </w:rPr>
        <w:t>nuclear factor kappa B</w:t>
      </w:r>
      <w:r w:rsidR="007919B6">
        <w:rPr>
          <w:rFonts w:ascii="Book Antiqua" w:eastAsia="Book Antiqua" w:hAnsi="Book Antiqua" w:cs="Book Antiqua"/>
          <w:color w:val="000000"/>
        </w:rPr>
        <w:t xml:space="preserve"> (NF-</w:t>
      </w:r>
      <w:r w:rsidR="007919B6" w:rsidRPr="004E3B91">
        <w:rPr>
          <w:rFonts w:ascii="Symbol" w:eastAsia="Book Antiqua" w:hAnsi="Symbol" w:cs="Book Antiqua"/>
          <w:color w:val="000000"/>
        </w:rPr>
        <w:t></w:t>
      </w:r>
      <w:r w:rsidR="007919B6">
        <w:rPr>
          <w:rFonts w:ascii="Book Antiqua" w:eastAsia="Book Antiqua" w:hAnsi="Book Antiqua" w:cs="Book Antiqua"/>
          <w:color w:val="000000"/>
        </w:rPr>
        <w:t>B)</w:t>
      </w:r>
      <w:r w:rsidR="001A3078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alin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</w:t>
      </w:r>
      <w:r w:rsidR="007705DD">
        <w:rPr>
          <w:rFonts w:ascii="Book Antiqua" w:eastAsia="Book Antiqua" w:hAnsi="Book Antiqua" w:cs="Book Antiqua"/>
          <w:color w:val="000000"/>
        </w:rPr>
        <w:t>a</w:t>
      </w:r>
      <w:r w:rsidRPr="006C66E4">
        <w:rPr>
          <w:rFonts w:ascii="Book Antiqua" w:eastAsia="Book Antiqua" w:hAnsi="Book Antiqua" w:cs="Book Antiqua"/>
          <w:color w:val="000000"/>
        </w:rPr>
        <w:t>d</w:t>
      </w:r>
      <w:r w:rsidR="007705DD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705DD">
        <w:rPr>
          <w:rFonts w:ascii="Book Antiqua" w:eastAsia="Book Antiqua" w:hAnsi="Book Antiqua" w:cs="Book Antiqua"/>
          <w:color w:val="000000"/>
        </w:rPr>
        <w:t xml:space="preserve">the </w:t>
      </w:r>
      <w:r w:rsidRPr="006C66E4">
        <w:rPr>
          <w:rFonts w:ascii="Book Antiqua" w:eastAsia="Book Antiqua" w:hAnsi="Book Antiqua" w:cs="Book Antiqua"/>
          <w:color w:val="000000"/>
        </w:rPr>
        <w:t>de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kin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6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NF-α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β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43,51,65-68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se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imulu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</w:t>
      </w:r>
      <w:r w:rsidR="001A3078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v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A3078">
        <w:rPr>
          <w:rFonts w:ascii="Book Antiqua" w:eastAsia="Book Antiqua" w:hAnsi="Book Antiqua" w:cs="Book Antiqua"/>
          <w:color w:val="000000"/>
        </w:rPr>
        <w:t>cyclooxygenase 2 (</w:t>
      </w:r>
      <w:r w:rsidRPr="006C66E4">
        <w:rPr>
          <w:rFonts w:ascii="Book Antiqua" w:eastAsia="Book Antiqua" w:hAnsi="Book Antiqua" w:cs="Book Antiqua"/>
          <w:color w:val="000000"/>
        </w:rPr>
        <w:t>COX2</w:t>
      </w:r>
      <w:r w:rsidR="001A3078">
        <w:rPr>
          <w:rFonts w:ascii="Book Antiqua" w:eastAsia="Book Antiqua" w:hAnsi="Book Antiqua" w:cs="Book Antiqua"/>
          <w:color w:val="000000"/>
        </w:rPr>
        <w:t>)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GE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GF-β1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G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0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D-1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D-L1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D-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L2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69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ras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bj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viron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sis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NF-α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FN-γ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regul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GE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2,</w:t>
      </w:r>
      <w:r w:rsidR="00035F64">
        <w:rPr>
          <w:rFonts w:ascii="Book Antiqua" w:eastAsia="Book Antiqua" w:hAnsi="Book Antiqua" w:cs="Book Antiqua"/>
          <w:color w:val="000000"/>
          <w:vertAlign w:val="subscript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X2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D1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DO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G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A3078">
        <w:rPr>
          <w:rFonts w:ascii="Book Antiqua" w:eastAsia="Book Antiqua" w:hAnsi="Book Antiqua" w:cs="Book Antiqua"/>
          <w:color w:val="000000"/>
        </w:rPr>
        <w:t xml:space="preserve">and </w:t>
      </w:r>
      <w:r w:rsidRPr="006C66E4">
        <w:rPr>
          <w:rFonts w:ascii="Book Antiqua" w:eastAsia="Book Antiqua" w:hAnsi="Book Antiqua" w:cs="Book Antiqua"/>
          <w:color w:val="000000"/>
        </w:rPr>
        <w:t>TGF-β1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rib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modul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propertie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67,69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rther</w:t>
      </w:r>
      <w:r w:rsidR="001A3078">
        <w:rPr>
          <w:rFonts w:ascii="Book Antiqua" w:eastAsia="Book Antiqua" w:hAnsi="Book Antiqua" w:cs="Book Antiqua"/>
          <w:color w:val="000000"/>
        </w:rPr>
        <w:t>more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se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kin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pple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du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i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dia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91443">
        <w:rPr>
          <w:rFonts w:ascii="Book Antiqua" w:eastAsia="Book Antiqua" w:hAnsi="Book Antiqua" w:cs="Book Antiqua"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ipoxinA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LXA4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yp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AT-II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cell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70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D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te-limi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zy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vol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tabolis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yptop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ynuren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wa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lic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</w:t>
      </w:r>
      <w:r w:rsidR="007705DD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med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inflammation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33,71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D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-methyltryptop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olish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705DD">
        <w:rPr>
          <w:rFonts w:ascii="Book Antiqua" w:eastAsia="Book Antiqua" w:hAnsi="Book Antiqua" w:cs="Book Antiqua"/>
          <w:color w:val="000000"/>
        </w:rPr>
        <w:t>o</w:t>
      </w:r>
      <w:r w:rsidRPr="006C66E4">
        <w:rPr>
          <w:rFonts w:ascii="Book Antiqua" w:eastAsia="Book Antiqua" w:hAnsi="Book Antiqua" w:cs="Book Antiqua"/>
          <w:color w:val="000000"/>
        </w:rPr>
        <w:t>n</w:t>
      </w:r>
      <w:r w:rsidR="007705DD">
        <w:rPr>
          <w:rFonts w:ascii="Book Antiqua" w:eastAsia="Book Antiqua" w:hAnsi="Book Antiqua" w:cs="Book Antiqua"/>
          <w:color w:val="000000"/>
        </w:rPr>
        <w:t xml:space="preserve"> 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it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mode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51]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705DD">
        <w:rPr>
          <w:rFonts w:ascii="Book Antiqua" w:eastAsia="Book Antiqua" w:hAnsi="Book Antiqua" w:cs="Book Antiqua"/>
          <w:color w:val="000000"/>
        </w:rPr>
        <w:t>k</w:t>
      </w:r>
      <w:r w:rsidRPr="006C66E4">
        <w:rPr>
          <w:rFonts w:ascii="Book Antiqua" w:eastAsia="Book Antiqua" w:hAnsi="Book Antiqua" w:cs="Book Antiqua"/>
          <w:color w:val="000000"/>
        </w:rPr>
        <w:t>ynurenin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wnstrea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taboli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DO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wnregu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SG-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71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milarl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olish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SG-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G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silenced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20,72]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ic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</w:t>
      </w:r>
      <w:r w:rsidR="007705DD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rol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ditionall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705DD">
        <w:rPr>
          <w:rFonts w:ascii="Book Antiqua" w:eastAsia="Book Antiqua" w:hAnsi="Book Antiqua" w:cs="Book Antiqua"/>
          <w:color w:val="000000"/>
        </w:rPr>
        <w:t>n</w:t>
      </w:r>
      <w:r w:rsidRPr="006C66E4">
        <w:rPr>
          <w:rFonts w:ascii="Book Antiqua" w:eastAsia="Book Antiqua" w:hAnsi="Book Antiqua" w:cs="Book Antiqua"/>
          <w:color w:val="000000"/>
        </w:rPr>
        <w:t>etrin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migration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73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XA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GE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xygenase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HO-1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ul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prot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oxida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ess-med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inflammation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74,75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-1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8617CB">
        <w:rPr>
          <w:rFonts w:ascii="Book Antiqua" w:eastAsia="Book Antiqua" w:hAnsi="Book Antiqua" w:cs="Book Antiqua"/>
          <w:color w:val="000000"/>
        </w:rPr>
        <w:t>a</w:t>
      </w:r>
      <w:r w:rsidRPr="006C66E4">
        <w:rPr>
          <w:rFonts w:ascii="Book Antiqua" w:eastAsia="Book Antiqua" w:hAnsi="Book Antiqua" w:cs="Book Antiqua"/>
          <w:color w:val="000000"/>
        </w:rPr>
        <w:t>ngiopoietin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Ang1)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</w:t>
      </w:r>
      <w:r w:rsidR="008617CB">
        <w:rPr>
          <w:rFonts w:ascii="Book Antiqua" w:eastAsia="Book Antiqua" w:hAnsi="Book Antiqua" w:cs="Book Antiqua"/>
          <w:color w:val="000000"/>
        </w:rPr>
        <w:t>s 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NF-α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imu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leukocyte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76,77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oxida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talas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lutathi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oxidas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lutathi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t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</w:t>
      </w:r>
      <w:r w:rsidR="008617CB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xida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stres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78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</w:p>
    <w:p w14:paraId="32620192" w14:textId="7DC62839" w:rsidR="00A77B3E" w:rsidRPr="006C66E4" w:rsidRDefault="00104387" w:rsidP="00F60F34">
      <w:pPr>
        <w:adjustRightInd w:val="0"/>
        <w:snapToGrid w:val="0"/>
        <w:spacing w:line="360" w:lineRule="auto"/>
        <w:ind w:firstLine="270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So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d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dentifi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8617CB">
        <w:rPr>
          <w:rFonts w:ascii="Book Antiqua" w:eastAsia="Book Antiqua" w:hAnsi="Book Antiqua" w:cs="Book Antiqua"/>
          <w:color w:val="000000"/>
        </w:rPr>
        <w:t xml:space="preserve">in which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nocy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edi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clearance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79,80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tr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81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FN-γ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ar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ag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gmen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C6E3E">
        <w:rPr>
          <w:rFonts w:ascii="Book Antiqua" w:eastAsia="Book Antiqua" w:hAnsi="Book Antiqua" w:cs="Book Antiqua"/>
          <w:color w:val="000000"/>
        </w:rPr>
        <w:t xml:space="preserve">the </w:t>
      </w:r>
      <w:r w:rsidRPr="006C66E4">
        <w:rPr>
          <w:rFonts w:ascii="Book Antiqua" w:eastAsia="Book Antiqua" w:hAnsi="Book Antiqua" w:cs="Book Antiqua"/>
          <w:color w:val="000000"/>
        </w:rPr>
        <w:t>regul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enotyp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t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age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</w:t>
      </w:r>
      <w:r w:rsidR="00702531">
        <w:rPr>
          <w:rFonts w:ascii="Book Antiqua" w:eastAsia="Book Antiqua" w:hAnsi="Book Antiqua" w:cs="Book Antiqua"/>
          <w:i/>
          <w:iCs/>
          <w:color w:val="000000"/>
        </w:rPr>
        <w:t>.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eruginosa</w:t>
      </w:r>
      <w:r w:rsidR="00702531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ron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a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wnregu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GE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cell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82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wnreg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GE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v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irec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ons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ad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g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clearance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26,83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rthe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aracoccidioid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rasiliensis</w:t>
      </w:r>
      <w:r w:rsidR="00702531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inf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g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v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agger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ons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cum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osinophil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ad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ges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de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lung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84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milarl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t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</w:t>
      </w:r>
      <w:r w:rsidR="00482CFB">
        <w:rPr>
          <w:rFonts w:ascii="Book Antiqua" w:eastAsia="Book Antiqua" w:hAnsi="Book Antiqua" w:cs="Book Antiqua"/>
          <w:i/>
          <w:iCs/>
          <w:color w:val="000000"/>
        </w:rPr>
        <w:t>.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ovi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ul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gh</w:t>
      </w:r>
      <w:r w:rsidR="00482CFB">
        <w:rPr>
          <w:rFonts w:ascii="Book Antiqua" w:eastAsia="Book Antiqua" w:hAnsi="Book Antiqua" w:cs="Book Antiqua"/>
          <w:color w:val="000000"/>
        </w:rPr>
        <w:t>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yco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umb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anulo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formation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85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weve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dition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LR-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482CFB">
        <w:rPr>
          <w:rFonts w:ascii="Book Antiqua" w:eastAsia="Book Antiqua" w:hAnsi="Book Antiqua" w:cs="Book Antiqua"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igan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A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:U</w:t>
      </w:r>
      <w:proofErr w:type="gramEnd"/>
      <w:r w:rsidRPr="006C66E4">
        <w:rPr>
          <w:rFonts w:ascii="Book Antiqua" w:eastAsia="Book Antiqua" w:hAnsi="Book Antiqua" w:cs="Book Antiqua"/>
          <w:color w:val="000000"/>
        </w:rPr>
        <w:t>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i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ec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a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gges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im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cessa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myco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85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</w:p>
    <w:p w14:paraId="74E317F4" w14:textId="77777777" w:rsidR="00A77B3E" w:rsidRPr="006C66E4" w:rsidRDefault="00A77B3E" w:rsidP="006C66E4">
      <w:pPr>
        <w:adjustRightInd w:val="0"/>
        <w:snapToGrid w:val="0"/>
        <w:spacing w:line="360" w:lineRule="auto"/>
        <w:ind w:firstLine="480"/>
        <w:jc w:val="both"/>
        <w:rPr>
          <w:rFonts w:ascii="Book Antiqua" w:hAnsi="Book Antiqua"/>
        </w:rPr>
      </w:pPr>
    </w:p>
    <w:p w14:paraId="471AD2AB" w14:textId="24C320B0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MSCs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promote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repair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of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tissue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damage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</w:p>
    <w:p w14:paraId="6B10BAAB" w14:textId="36A4A7B6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enera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ltipot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i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i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a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u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spi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mploy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ategi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utco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ir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tre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yndro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i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mai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althc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urd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cessit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</w:t>
      </w:r>
      <w:r w:rsidR="00482CFB">
        <w:rPr>
          <w:rFonts w:ascii="Book Antiqua" w:eastAsia="Book Antiqua" w:hAnsi="Book Antiqua" w:cs="Book Antiqua"/>
          <w:color w:val="000000"/>
        </w:rPr>
        <w:t>ov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intervention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21,86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par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rol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ac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a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ener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barrie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alveoli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64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-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-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pneumocytes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stit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inu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u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par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u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y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n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G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SP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482CFB">
        <w:rPr>
          <w:rFonts w:ascii="Book Antiqua" w:eastAsia="Book Antiqua" w:hAnsi="Book Antiqua" w:cs="Book Antiqua"/>
          <w:color w:val="000000"/>
        </w:rPr>
        <w:t xml:space="preserve">the </w:t>
      </w:r>
      <w:r w:rsidRPr="006C66E4">
        <w:rPr>
          <w:rFonts w:ascii="Book Antiqua" w:eastAsia="Book Antiqua" w:hAnsi="Book Antiqua" w:cs="Book Antiqua"/>
          <w:color w:val="000000"/>
        </w:rPr>
        <w:t>prolife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482CFB">
        <w:rPr>
          <w:rFonts w:ascii="Book Antiqua" w:eastAsia="Book Antiqua" w:hAnsi="Book Antiqua" w:cs="Book Antiqua"/>
          <w:color w:val="000000"/>
        </w:rPr>
        <w:t xml:space="preserve">the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-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-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482CFB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r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ene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epithelium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87,88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nd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r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dition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gh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unc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unc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inta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gr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rrier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low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l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lo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luid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I/ARD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weve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rri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com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promise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rup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nn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quaporins</w:t>
      </w:r>
      <w:r w:rsidR="009A7B0F">
        <w:rPr>
          <w:rFonts w:ascii="Book Antiqua" w:eastAsia="Book Antiqua" w:hAnsi="Book Antiqua" w:cs="Book Antiqua"/>
          <w:color w:val="000000"/>
        </w:rPr>
        <w:t xml:space="preserve"> (AQPs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u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lui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ak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stitiu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pac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ul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de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promi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chan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89,90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chan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nn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ENaC)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Pr="006C66E4">
        <w:rPr>
          <w:rFonts w:ascii="Book Antiqua" w:eastAsia="Book Antiqua" w:hAnsi="Book Antiqua" w:cs="Book Antiqua"/>
          <w:color w:val="000000"/>
        </w:rPr>
        <w:t>/K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Pas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s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br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membra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duct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ula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CFTR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s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rea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smo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adi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919B6">
        <w:rPr>
          <w:rFonts w:ascii="Book Antiqua" w:eastAsia="Book Antiqua" w:hAnsi="Book Antiqua" w:cs="Book Antiqua"/>
          <w:color w:val="000000"/>
        </w:rPr>
        <w:t xml:space="preserve">that </w:t>
      </w:r>
      <w:r w:rsidRPr="006C66E4">
        <w:rPr>
          <w:rFonts w:ascii="Book Antiqua" w:eastAsia="Book Antiqua" w:hAnsi="Book Antiqua" w:cs="Book Antiqua"/>
          <w:color w:val="000000"/>
        </w:rPr>
        <w:t>driv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ve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t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qui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r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FC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kin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NF-α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GF-β1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FN-γ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4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3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β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wnregul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nn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un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y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ad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919B6">
        <w:rPr>
          <w:rFonts w:ascii="Book Antiqua" w:eastAsia="Book Antiqua" w:hAnsi="Book Antiqua" w:cs="Book Antiqua"/>
          <w:color w:val="000000"/>
        </w:rPr>
        <w:t xml:space="preserve">the </w:t>
      </w:r>
      <w:r w:rsidRPr="006C66E4">
        <w:rPr>
          <w:rFonts w:ascii="Book Antiqua" w:eastAsia="Book Antiqua" w:hAnsi="Book Antiqua" w:cs="Book Antiqua"/>
          <w:color w:val="000000"/>
        </w:rPr>
        <w:t>dysreg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FC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91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92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G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</w:t>
      </w:r>
      <w:r w:rsidR="007919B6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F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eliorate</w:t>
      </w:r>
      <w:r w:rsidR="007919B6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de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G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regulate</w:t>
      </w:r>
      <w:r w:rsidR="007919B6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taly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α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bun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Pr="006C66E4">
        <w:rPr>
          <w:rFonts w:ascii="Book Antiqua" w:eastAsia="Book Antiqua" w:hAnsi="Book Antiqua" w:cs="Book Antiqua"/>
          <w:color w:val="000000"/>
        </w:rPr>
        <w:t>/K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P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fact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S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-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cell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87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GF</w:t>
      </w:r>
      <w:r w:rsidR="007919B6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silen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il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p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lmona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de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</w:t>
      </w:r>
      <w:r w:rsidR="007919B6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mode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93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</w:p>
    <w:p w14:paraId="7BD61612" w14:textId="6213F5EC" w:rsidR="00A77B3E" w:rsidRPr="006C66E4" w:rsidRDefault="00104387" w:rsidP="004E3B91">
      <w:pPr>
        <w:adjustRightInd w:val="0"/>
        <w:snapToGrid w:val="0"/>
        <w:spacing w:line="360" w:lineRule="auto"/>
        <w:ind w:firstLine="270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Further</w:t>
      </w:r>
      <w:r w:rsidR="007919B6">
        <w:rPr>
          <w:rFonts w:ascii="Book Antiqua" w:eastAsia="Book Antiqua" w:hAnsi="Book Antiqua" w:cs="Book Antiqua"/>
          <w:color w:val="000000"/>
        </w:rPr>
        <w:t>more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ac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XA4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G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1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sc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VEGF)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G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nne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unc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gh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un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ilit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a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u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to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r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FC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68,70,94,95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70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trache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minis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XA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919B6">
        <w:rPr>
          <w:rFonts w:ascii="Book Antiqua" w:eastAsia="Book Antiqua" w:hAnsi="Book Antiqua" w:cs="Book Antiqua"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ev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roncho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v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lui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BALF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eriment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ima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XA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FT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-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wnreg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k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osphoryla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AFC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96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XA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α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γ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buni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a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channe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97]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9A7B0F">
        <w:rPr>
          <w:rFonts w:ascii="Book Antiqua" w:eastAsia="Book Antiqua" w:hAnsi="Book Antiqua" w:cs="Book Antiqua"/>
          <w:color w:val="000000"/>
        </w:rPr>
        <w:lastRenderedPageBreak/>
        <w:t>AQP</w:t>
      </w:r>
      <w:r w:rsidRPr="006C66E4">
        <w:rPr>
          <w:rFonts w:ascii="Book Antiqua" w:eastAsia="Book Antiqua" w:hAnsi="Book Antiqua" w:cs="Book Antiqua"/>
          <w:color w:val="000000"/>
        </w:rPr>
        <w:t>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</w:t>
      </w:r>
      <w:r w:rsidR="007919B6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stimu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98,99]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rib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lui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earanc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chang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lmona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de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olu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XA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</w:t>
      </w:r>
      <w:r w:rsidR="007919B6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gr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rri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regul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un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on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cclude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audin</w:t>
      </w:r>
      <w:r w:rsidR="007919B6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occludin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00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imula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ene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tochondr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ysfunc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ad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leas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m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c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'ROS</w:t>
      </w:r>
      <w:r w:rsidR="007919B6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lease'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01,102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XA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4</w:t>
      </w:r>
      <w:r w:rsidR="00035F64">
        <w:rPr>
          <w:rFonts w:ascii="Book Antiqua" w:eastAsia="Book Antiqua" w:hAnsi="Book Antiqua" w:cs="Book Antiqua"/>
          <w:color w:val="000000"/>
          <w:vertAlign w:val="subscript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e</w:t>
      </w:r>
      <w:r w:rsidR="007919B6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F-E2</w:t>
      </w:r>
      <w:r w:rsidR="007919B6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re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ort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intain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ox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l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cu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-cadher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expression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03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XA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</w:t>
      </w:r>
      <w:r w:rsidR="007919B6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life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-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</w:t>
      </w:r>
      <w:r w:rsidR="007919B6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spase-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3F655B">
        <w:rPr>
          <w:rFonts w:ascii="Book Antiqua" w:eastAsia="Book Antiqua" w:hAnsi="Book Antiqua" w:cs="Book Antiqua"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evel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</w:t>
      </w:r>
      <w:r w:rsidR="007919B6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</w:t>
      </w:r>
      <w:r w:rsidR="007919B6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apoptosi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04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XA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</w:t>
      </w:r>
      <w:r w:rsidR="003F655B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meabi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u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to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tribu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gh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unc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Fig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)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-cultu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-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se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NF-α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FN-γ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β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1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F-κB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cu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919B6">
        <w:rPr>
          <w:rFonts w:ascii="Book Antiqua" w:eastAsia="Book Antiqua" w:hAnsi="Book Antiqua" w:cs="Book Antiqua"/>
          <w:color w:val="000000"/>
        </w:rPr>
        <w:t>c</w:t>
      </w:r>
      <w:r w:rsidRPr="006C66E4">
        <w:rPr>
          <w:rFonts w:ascii="Book Antiqua" w:eastAsia="Book Antiqua" w:hAnsi="Book Antiqua" w:cs="Book Antiqua"/>
          <w:color w:val="000000"/>
        </w:rPr>
        <w:t>laudin</w:t>
      </w:r>
      <w:r w:rsidR="007919B6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-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cell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64,94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ind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c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3F655B">
        <w:rPr>
          <w:rFonts w:ascii="Book Antiqua" w:eastAsia="Book Antiqua" w:hAnsi="Book Antiqua" w:cs="Book Antiqua"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ev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bseque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a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activ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3F655B">
        <w:rPr>
          <w:rFonts w:ascii="Book Antiqua" w:eastAsia="Book Antiqua" w:hAnsi="Book Antiqua" w:cs="Book Antiqua"/>
          <w:color w:val="000000"/>
        </w:rPr>
        <w:t>Ras homolog family member A (</w:t>
      </w:r>
      <w:r w:rsidRPr="006C66E4">
        <w:rPr>
          <w:rFonts w:ascii="Book Antiqua" w:eastAsia="Book Antiqua" w:hAnsi="Book Antiqua" w:cs="Book Antiqua"/>
          <w:color w:val="000000"/>
        </w:rPr>
        <w:t>RhoA</w:t>
      </w:r>
      <w:r w:rsidR="003F655B">
        <w:rPr>
          <w:rFonts w:ascii="Book Antiqua" w:eastAsia="Book Antiqua" w:hAnsi="Book Antiqua" w:cs="Book Antiqua"/>
          <w:color w:val="000000"/>
        </w:rPr>
        <w:t>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cell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05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ho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rup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yos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ra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e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b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ma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e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meabilit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ere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c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untera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ho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190GA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m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here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gh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junction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06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</w:t>
      </w:r>
      <w:r w:rsidR="003F655B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c1/2/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wnregulate</w:t>
      </w:r>
      <w:r w:rsidR="003F655B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ho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v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-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cell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94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Fig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)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G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G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</w:t>
      </w:r>
      <w:r w:rsidR="003F655B">
        <w:rPr>
          <w:rFonts w:ascii="Book Antiqua" w:eastAsia="Book Antiqua" w:hAnsi="Book Antiqua" w:cs="Book Antiqua"/>
          <w:color w:val="000000"/>
        </w:rPr>
        <w:t>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meabi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regul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un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-cadheri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3F655B">
        <w:rPr>
          <w:rFonts w:ascii="Book Antiqua" w:eastAsia="Book Antiqua" w:hAnsi="Book Antiqua" w:cs="Book Antiqua"/>
          <w:color w:val="000000"/>
        </w:rPr>
        <w:t xml:space="preserve">the </w:t>
      </w:r>
      <w:r w:rsidRPr="006C66E4">
        <w:rPr>
          <w:rFonts w:ascii="Book Antiqua" w:eastAsia="Book Antiqua" w:hAnsi="Book Antiqua" w:cs="Book Antiqua"/>
          <w:color w:val="000000"/>
        </w:rPr>
        <w:t>silen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G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G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i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a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permeability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07,108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95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G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G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ynergistical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mod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-acti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gh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unc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</w:t>
      </w:r>
      <w:r w:rsidR="003F655B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stimu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lmona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regul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c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wnregul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ho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</w:p>
    <w:p w14:paraId="5F19BCBA" w14:textId="797B262C" w:rsidR="00A77B3E" w:rsidRPr="006C66E4" w:rsidRDefault="00104387" w:rsidP="00D85AFD">
      <w:pPr>
        <w:adjustRightInd w:val="0"/>
        <w:snapToGrid w:val="0"/>
        <w:spacing w:line="360" w:lineRule="auto"/>
        <w:ind w:firstLine="270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lmona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ocyt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rdia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yocy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tophag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-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tophag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soc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a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09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im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ronch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wnreg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tophag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k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P1LC3B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mmali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rge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pamyc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mTOR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LR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alin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len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tophagy</w:t>
      </w:r>
      <w:r w:rsidR="003F655B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re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du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kin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8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09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10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R-10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s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J-MSC</w:t>
      </w:r>
      <w:r w:rsidR="006049A4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osomes</w:t>
      </w:r>
      <w:r w:rsidR="00035F64">
        <w:rPr>
          <w:rFonts w:ascii="Book Antiqua" w:eastAsia="Book Antiqua" w:hAnsi="Book Antiqua" w:cs="Book Antiqua"/>
          <w:color w:val="000000"/>
        </w:rPr>
        <w:t xml:space="preserve"> (</w:t>
      </w:r>
      <w:r w:rsidRPr="006C66E4">
        <w:rPr>
          <w:rFonts w:ascii="Book Antiqua" w:eastAsia="Book Antiqua" w:hAnsi="Book Antiqua" w:cs="Book Antiqua"/>
          <w:color w:val="000000"/>
        </w:rPr>
        <w:t>extra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sicles</w:t>
      </w:r>
      <w:r w:rsidR="00035F64">
        <w:rPr>
          <w:rFonts w:ascii="Book Antiqua" w:eastAsia="Book Antiqua" w:hAnsi="Book Antiqua" w:cs="Book Antiqua"/>
          <w:color w:val="000000"/>
        </w:rPr>
        <w:t xml:space="preserve">, </w:t>
      </w:r>
      <w:r w:rsidRPr="006C66E4">
        <w:rPr>
          <w:rFonts w:ascii="Book Antiqua" w:eastAsia="Book Antiqua" w:hAnsi="Book Antiqua" w:cs="Book Antiqua"/>
          <w:color w:val="000000"/>
        </w:rPr>
        <w:t>EVs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wnregu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-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V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tophag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popt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kin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leomycin-tre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downregulation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10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a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d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p70S6K1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11]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ofor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6K1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wnstrea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rge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TOR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65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</w:t>
      </w:r>
      <w:r w:rsidR="009A7B0F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9A7B0F">
        <w:rPr>
          <w:rFonts w:ascii="Book Antiqua" w:eastAsia="Book Antiqua" w:hAnsi="Book Antiqua" w:cs="Book Antiqua"/>
          <w:color w:val="000000"/>
        </w:rPr>
        <w:t xml:space="preserve">are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d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n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tochond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nex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d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2+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por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unction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12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fer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tochond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l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ro1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tochond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h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TPase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13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Fig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)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di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ul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ons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lla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posi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brosi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m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volv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r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ga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lung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14,115]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16-118]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art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6]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ladder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7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ye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19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fibro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</w:t>
      </w:r>
      <w:r w:rsidR="00BF0657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BF0657">
        <w:rPr>
          <w:rFonts w:ascii="Book Antiqua" w:eastAsia="Book Antiqua" w:hAnsi="Book Antiqua" w:cs="Book Antiqua"/>
          <w:color w:val="000000"/>
        </w:rPr>
        <w:t xml:space="preserve">were </w:t>
      </w:r>
      <w:r w:rsidRPr="006C66E4">
        <w:rPr>
          <w:rFonts w:ascii="Book Antiqua" w:eastAsia="Book Antiqua" w:hAnsi="Book Antiqua" w:cs="Book Antiqua"/>
          <w:color w:val="000000"/>
        </w:rPr>
        <w:t>med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reg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trix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talloproteina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trix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talloprotein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MMP1)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MP13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MP14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M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18,120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</w:p>
    <w:p w14:paraId="796A2613" w14:textId="5DECAE95" w:rsidR="00A77B3E" w:rsidRPr="006C66E4" w:rsidRDefault="00BF0657" w:rsidP="00D85AFD">
      <w:pPr>
        <w:adjustRightInd w:val="0"/>
        <w:snapToGrid w:val="0"/>
        <w:spacing w:line="360" w:lineRule="auto"/>
        <w:ind w:firstLine="270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>T</w:t>
      </w:r>
      <w:r w:rsidR="00104387" w:rsidRPr="006C66E4">
        <w:rPr>
          <w:rFonts w:ascii="Book Antiqua" w:eastAsia="Book Antiqua" w:hAnsi="Book Antiqua" w:cs="Book Antiqua"/>
          <w:color w:val="000000"/>
        </w:rPr>
        <w:t>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bi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differenti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differ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yp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contribute</w:t>
      </w:r>
      <w:r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repa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damag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disease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LPS</w:t>
      </w:r>
      <w:r>
        <w:rPr>
          <w:rFonts w:ascii="Book Antiqua" w:eastAsia="Book Antiqua" w:hAnsi="Book Antiqua" w:cs="Book Antiqua"/>
          <w:color w:val="000000"/>
        </w:rPr>
        <w:t>-</w:t>
      </w:r>
      <w:r w:rsidR="00104387"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model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ctiv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cano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W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signa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promo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mo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hibi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104387" w:rsidRPr="006C66E4">
        <w:rPr>
          <w:rFonts w:ascii="Book Antiqua" w:eastAsia="Book Antiqua" w:hAnsi="Book Antiqua" w:cs="Book Antiqua"/>
          <w:color w:val="000000"/>
        </w:rPr>
        <w:t>fibrosis</w:t>
      </w:r>
      <w:r w:rsidR="00104387"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104387" w:rsidRPr="006C66E4">
        <w:rPr>
          <w:rFonts w:ascii="Book Antiqua" w:eastAsia="Book Antiqua" w:hAnsi="Book Antiqua" w:cs="Book Antiqua"/>
          <w:color w:val="000000"/>
          <w:vertAlign w:val="superscript"/>
        </w:rPr>
        <w:t>121]</w:t>
      </w:r>
      <w:r w:rsidR="00104387"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="00104387"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="00104387"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104387" w:rsidRPr="006C66E4">
        <w:rPr>
          <w:rFonts w:ascii="Book Antiqua" w:eastAsia="Book Antiqua" w:hAnsi="Book Antiqua" w:cs="Book Antiqua"/>
          <w:color w:val="000000"/>
          <w:vertAlign w:val="superscript"/>
        </w:rPr>
        <w:t>122,123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hi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lev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Wnt3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mi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i/>
          <w:iCs/>
          <w:color w:val="000000"/>
        </w:rPr>
        <w:t>in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i/>
          <w:iCs/>
          <w:color w:val="000000"/>
        </w:rPr>
        <w:t>vitr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co-cult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mo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T-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nor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mi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prese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W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ligan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QP5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SPB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SPC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Furthe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tratrache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ransplant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mu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over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recep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yros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kinase-lik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orp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recep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(ROR2)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lastRenderedPageBreak/>
        <w:t>Wnt5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recepto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R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mi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l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cell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suppres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LPS</w:t>
      </w:r>
      <w:r w:rsidR="009A7B0F">
        <w:rPr>
          <w:rFonts w:ascii="Book Antiqua" w:eastAsia="Book Antiqua" w:hAnsi="Book Antiqua" w:cs="Book Antiqua"/>
          <w:color w:val="000000"/>
        </w:rPr>
        <w:t>-</w:t>
      </w:r>
      <w:r w:rsidR="00104387"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flamma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mpro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permeability</w:t>
      </w:r>
      <w:r w:rsidR="00104387" w:rsidRPr="006C66E4">
        <w:rPr>
          <w:rFonts w:ascii="Book Antiqua" w:eastAsia="Book Antiqua" w:hAnsi="Book Antiqua" w:cs="Book Antiqua"/>
          <w:color w:val="000000"/>
          <w:vertAlign w:val="superscript"/>
        </w:rPr>
        <w:t>[114]</w:t>
      </w:r>
      <w:r w:rsidR="00104387"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Howeve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und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non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condition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hibi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W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signa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promo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mu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resid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(LR-MSCs</w:t>
      </w:r>
      <w:proofErr w:type="gramStart"/>
      <w:r w:rsidR="00104387" w:rsidRPr="006C66E4">
        <w:rPr>
          <w:rFonts w:ascii="Book Antiqua" w:eastAsia="Book Antiqua" w:hAnsi="Book Antiqua" w:cs="Book Antiqua"/>
          <w:color w:val="000000"/>
        </w:rPr>
        <w:t>)</w:t>
      </w:r>
      <w:r w:rsidR="00104387"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104387" w:rsidRPr="006C66E4">
        <w:rPr>
          <w:rFonts w:ascii="Book Antiqua" w:eastAsia="Book Antiqua" w:hAnsi="Book Antiqua" w:cs="Book Antiqua"/>
          <w:color w:val="000000"/>
          <w:vertAlign w:val="superscript"/>
        </w:rPr>
        <w:t>124]</w:t>
      </w:r>
      <w:r w:rsidR="00104387"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F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="00104387"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="00104387"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104387" w:rsidRPr="006C66E4">
        <w:rPr>
          <w:rFonts w:ascii="Book Antiqua" w:eastAsia="Book Antiqua" w:hAnsi="Book Antiqua" w:cs="Book Antiqua"/>
          <w:color w:val="000000"/>
          <w:vertAlign w:val="superscript"/>
        </w:rPr>
        <w:t>125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resid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Dermo1</w:t>
      </w:r>
      <w:r w:rsidR="00104387"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LR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contribu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var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yp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LPS</w:t>
      </w:r>
      <w:r w:rsidR="009A7B0F">
        <w:rPr>
          <w:rFonts w:ascii="Book Antiqua" w:eastAsia="Book Antiqua" w:hAnsi="Book Antiqua" w:cs="Book Antiqua"/>
          <w:color w:val="000000"/>
        </w:rPr>
        <w:t>-</w:t>
      </w:r>
      <w:r w:rsidR="00104387"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Furthe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tratrache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dminis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fibrobla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fa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1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(FGF-10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mobiliz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LR-MSC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mo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eff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melior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LPS</w:t>
      </w:r>
      <w:r w:rsidR="009A7B0F">
        <w:rPr>
          <w:rFonts w:ascii="Book Antiqua" w:eastAsia="Book Antiqua" w:hAnsi="Book Antiqua" w:cs="Book Antiqua"/>
          <w:color w:val="000000"/>
        </w:rPr>
        <w:t>-</w:t>
      </w:r>
      <w:r w:rsidR="00104387"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ra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compa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BM-MSCs</w:t>
      </w:r>
      <w:r w:rsidR="00104387" w:rsidRPr="006C66E4">
        <w:rPr>
          <w:rFonts w:ascii="Book Antiqua" w:eastAsia="Book Antiqua" w:hAnsi="Book Antiqua" w:cs="Book Antiqua"/>
          <w:color w:val="000000"/>
          <w:vertAlign w:val="superscript"/>
        </w:rPr>
        <w:t>[126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promo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9A7B0F">
        <w:rPr>
          <w:rFonts w:ascii="Book Antiqua" w:eastAsia="Book Antiqua" w:hAnsi="Book Antiqua" w:cs="Book Antiqua"/>
          <w:color w:val="000000"/>
        </w:rPr>
        <w:t xml:space="preserve">the </w:t>
      </w:r>
      <w:r w:rsidR="00104387"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cells</w:t>
      </w:r>
      <w:r w:rsidR="00104387" w:rsidRPr="006C66E4">
        <w:rPr>
          <w:rFonts w:ascii="Book Antiqua" w:eastAsia="Book Antiqua" w:hAnsi="Book Antiqua" w:cs="Book Antiqua"/>
          <w:color w:val="000000"/>
          <w:vertAlign w:val="superscript"/>
        </w:rPr>
        <w:t>[127]</w:t>
      </w:r>
      <w:r w:rsidR="00104387"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Silv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="00104387" w:rsidRPr="006C66E4">
        <w:rPr>
          <w:rFonts w:ascii="Book Antiqua" w:eastAsia="Book Antiqua" w:hAnsi="Book Antiqua" w:cs="Book Antiqua"/>
          <w:color w:val="000000"/>
          <w:vertAlign w:val="superscript"/>
        </w:rPr>
        <w:t>[128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show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LR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bett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redu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neutrophi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filtra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b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dminis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D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mo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eff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redu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cytokin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mprov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fun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LR-MSC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="00104387" w:rsidRPr="006C66E4">
        <w:rPr>
          <w:rFonts w:ascii="Book Antiqua" w:eastAsia="Book Antiqua" w:hAnsi="Book Antiqua" w:cs="Book Antiqua"/>
          <w:color w:val="000000"/>
          <w:vertAlign w:val="superscript"/>
        </w:rPr>
        <w:t>[115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downreg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Hipp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signa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silen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lar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um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suppress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kin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mu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T-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de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pulmona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ede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flamm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AR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04387" w:rsidRPr="006C66E4">
        <w:rPr>
          <w:rFonts w:ascii="Book Antiqua" w:eastAsia="Book Antiqua" w:hAnsi="Book Antiqua" w:cs="Book Antiqua"/>
          <w:color w:val="000000"/>
        </w:rPr>
        <w:t>tissu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</w:p>
    <w:p w14:paraId="7843A66D" w14:textId="6CC2E734" w:rsidR="00A77B3E" w:rsidRPr="006C66E4" w:rsidRDefault="00104387" w:rsidP="00D85AFD">
      <w:pPr>
        <w:adjustRightInd w:val="0"/>
        <w:snapToGrid w:val="0"/>
        <w:spacing w:line="360" w:lineRule="auto"/>
        <w:ind w:firstLine="270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Fe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d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lo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plant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venous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hippocampal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ion-inf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plan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ron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cell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3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d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CR3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CR5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XCR3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XCR4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lock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site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29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rther</w:t>
      </w:r>
      <w:r w:rsidR="004E0D67">
        <w:rPr>
          <w:rFonts w:ascii="Book Antiqua" w:eastAsia="Book Antiqua" w:hAnsi="Book Antiqua" w:cs="Book Antiqua"/>
          <w:color w:val="000000"/>
        </w:rPr>
        <w:t>more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ene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a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r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asi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malaria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4]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g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30,131]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histosomiasi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16,132,133]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ishmaniasi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34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u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a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r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r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toge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ul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s.</w:t>
      </w:r>
    </w:p>
    <w:p w14:paraId="5654A9CB" w14:textId="77777777" w:rsidR="00A77B3E" w:rsidRPr="006C66E4" w:rsidRDefault="00A77B3E" w:rsidP="006C66E4">
      <w:pPr>
        <w:adjustRightInd w:val="0"/>
        <w:snapToGrid w:val="0"/>
        <w:spacing w:line="360" w:lineRule="auto"/>
        <w:ind w:firstLine="480"/>
        <w:jc w:val="both"/>
        <w:rPr>
          <w:rFonts w:ascii="Book Antiqua" w:hAnsi="Book Antiqua"/>
        </w:rPr>
      </w:pPr>
    </w:p>
    <w:p w14:paraId="0902B6E1" w14:textId="75FE3098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MSC</w:t>
      </w:r>
      <w:r w:rsidR="007919B6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-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derived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paracrine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factors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and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EVs</w:t>
      </w:r>
    </w:p>
    <w:p w14:paraId="482E78F4" w14:textId="5F261A8A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lastRenderedPageBreak/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ilaye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i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rovesic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100-100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m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osom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30-10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m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a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kin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roRN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miRNAs)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mokin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AMP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35-138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RN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s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osom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l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ort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di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osome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R-27a-3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F-κB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lariz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macrophage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39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miRNA-146a</w:t>
      </w:r>
      <w:proofErr w:type="gramEnd"/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osom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1-β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i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</w:t>
      </w:r>
      <w:r w:rsidR="00DE792C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lariz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ul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RAK1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F6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RF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aling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40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rthermor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rovesic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FN-γ</w:t>
      </w:r>
      <w:r w:rsidR="00DE792C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pri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ici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o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ï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enotyp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agocyt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macrophage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41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V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a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RN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KGF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42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1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68]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di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DE792C">
        <w:rPr>
          <w:rFonts w:ascii="Book Antiqua" w:eastAsia="Book Antiqua" w:hAnsi="Book Antiqua" w:cs="Book Antiqua"/>
          <w:color w:val="000000"/>
        </w:rPr>
        <w:t>o</w:t>
      </w:r>
      <w:r w:rsidRPr="006C66E4">
        <w:rPr>
          <w:rFonts w:ascii="Book Antiqua" w:eastAsia="Book Antiqua" w:hAnsi="Book Antiqua" w:cs="Book Antiqua"/>
          <w:color w:val="000000"/>
        </w:rPr>
        <w:t>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</w:t>
      </w:r>
      <w:r w:rsidR="00DE792C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.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oli</w:t>
      </w:r>
      <w:r w:rsidR="00134487">
        <w:rPr>
          <w:rFonts w:ascii="Book Antiqua" w:eastAsia="Book Antiqua" w:hAnsi="Book Antiqua" w:cs="Book Antiqua"/>
          <w:i/>
          <w:iCs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neumon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V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regulate</w:t>
      </w:r>
      <w:r w:rsidR="00DE792C">
        <w:rPr>
          <w:rFonts w:ascii="Book Antiqua" w:eastAsia="Book Antiqua" w:hAnsi="Book Antiqua" w:cs="Book Antiqua"/>
          <w:color w:val="000000"/>
        </w:rPr>
        <w:t>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L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v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ukotrie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LTB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4</w:t>
      </w:r>
      <w:r w:rsidRPr="006C66E4">
        <w:rPr>
          <w:rFonts w:ascii="Book Antiqua" w:eastAsia="Book Antiqua" w:hAnsi="Book Antiqua" w:cs="Book Antiqua"/>
          <w:color w:val="000000"/>
        </w:rPr>
        <w:t>)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i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dia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moattract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e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ilit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imination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43,144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miRNA-145</w:t>
      </w:r>
      <w:proofErr w:type="gramEnd"/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s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V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ppre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ltidru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ist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ad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TB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duc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rob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earance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43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miR-100</w:t>
      </w:r>
      <w:proofErr w:type="gramEnd"/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J-MSC</w:t>
      </w:r>
      <w:r w:rsidR="006049A4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V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tophag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wnreg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4E023A">
        <w:rPr>
          <w:rFonts w:ascii="Book Antiqua" w:eastAsia="Book Antiqua" w:hAnsi="Book Antiqua" w:cs="Book Antiqua"/>
          <w:color w:val="000000"/>
        </w:rPr>
        <w:t xml:space="preserve">the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10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Fig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)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V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regu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G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GE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2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</w:t>
      </w:r>
      <w:r w:rsidR="00034011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1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034011">
        <w:rPr>
          <w:rFonts w:ascii="Book Antiqua" w:eastAsia="Book Antiqua" w:hAnsi="Book Antiqua" w:cs="Book Antiqua"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ev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meabi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-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chem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erfusion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injury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45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46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G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s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V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dition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d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CM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meabi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rri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ul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-cadher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cclud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hatr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47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w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Vs</w:t>
      </w:r>
      <w:r w:rsidR="006049A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mi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fa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k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V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mi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mselv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i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I.</w:t>
      </w:r>
    </w:p>
    <w:p w14:paraId="39E310B7" w14:textId="55604E61" w:rsidR="00A77B3E" w:rsidRPr="006C66E4" w:rsidRDefault="00104387" w:rsidP="00D85AFD">
      <w:pPr>
        <w:adjustRightInd w:val="0"/>
        <w:snapToGrid w:val="0"/>
        <w:spacing w:line="360" w:lineRule="auto"/>
        <w:ind w:firstLine="270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UC-MSC</w:t>
      </w:r>
      <w:r w:rsidR="00DA7EA9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V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lic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it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us</w:t>
      </w:r>
      <w:r w:rsidR="007A64F5">
        <w:rPr>
          <w:rFonts w:ascii="Book Antiqua" w:eastAsia="Book Antiqua" w:hAnsi="Book Antiqua" w:cs="Book Antiqua"/>
          <w:color w:val="000000"/>
        </w:rPr>
        <w:t xml:space="preserve"> (HCV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-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vi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d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RN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t-7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R-145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R-199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R-221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48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</w:t>
      </w:r>
      <w:r w:rsidR="00DA7EA9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osom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tophag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-GalN/LP</w:t>
      </w:r>
      <w:r w:rsidR="00DA7EA9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popt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hepatocyte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49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xsackie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3</w:t>
      </w:r>
      <w:r w:rsidR="00DA7EA9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yocarditi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50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</w:t>
      </w:r>
      <w:r w:rsidR="00DA7EA9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osom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u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PK/m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a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rdiomyocy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tr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surviv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50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</w:p>
    <w:p w14:paraId="570521C8" w14:textId="22E01B5B" w:rsidR="00A77B3E" w:rsidRPr="006C66E4" w:rsidRDefault="00104387" w:rsidP="00D85AFD">
      <w:pPr>
        <w:adjustRightInd w:val="0"/>
        <w:snapToGrid w:val="0"/>
        <w:spacing w:line="360" w:lineRule="auto"/>
        <w:ind w:firstLine="270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C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ultu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4E3B91">
        <w:rPr>
          <w:rFonts w:ascii="Book Antiqua" w:eastAsia="Book Antiqua" w:hAnsi="Book Antiqua" w:cs="Book Antiqua"/>
          <w:color w:val="000000"/>
        </w:rPr>
        <w:t>xenofree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di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ypothesiz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asona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pproa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-fre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osom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V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ac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factor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51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</w:t>
      </w:r>
      <w:r w:rsidR="00DA7EA9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DA7EA9">
        <w:rPr>
          <w:rFonts w:ascii="Book Antiqua" w:eastAsia="Book Antiqua" w:hAnsi="Book Antiqua" w:cs="Book Antiqua"/>
          <w:color w:val="000000"/>
        </w:rPr>
        <w:t xml:space="preserve">mouse </w:t>
      </w:r>
      <w:r w:rsidRPr="006C66E4">
        <w:rPr>
          <w:rFonts w:ascii="Book Antiqua" w:eastAsia="Book Antiqua" w:hAnsi="Book Antiqua" w:cs="Book Antiqua"/>
          <w:color w:val="000000"/>
        </w:rPr>
        <w:t>mode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52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venous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DA7EA9">
        <w:rPr>
          <w:rFonts w:ascii="Book Antiqua" w:eastAsia="Book Antiqua" w:hAnsi="Book Antiqua" w:cs="Book Antiqua"/>
          <w:color w:val="000000"/>
        </w:rPr>
        <w:t xml:space="preserve">the </w:t>
      </w:r>
      <w:r w:rsidRPr="006C66E4">
        <w:rPr>
          <w:rFonts w:ascii="Book Antiqua" w:eastAsia="Book Antiqua" w:hAnsi="Book Antiqua" w:cs="Book Antiqua"/>
          <w:color w:val="000000"/>
        </w:rPr>
        <w:t>C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ow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il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cumula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-C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ow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popt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tro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vo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F-κB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aling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.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L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-CM</w:t>
      </w:r>
      <w:r w:rsidR="00DA7EA9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tre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v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apopto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cl-x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cl-1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52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</w:t>
      </w:r>
      <w:r w:rsidR="006049A4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NF-α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034011">
        <w:rPr>
          <w:rFonts w:ascii="Book Antiqua" w:eastAsia="Book Antiqua" w:hAnsi="Book Antiqua" w:cs="Book Antiqua"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ev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imu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L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gan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.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i/>
          <w:iCs/>
          <w:color w:val="000000"/>
        </w:rPr>
        <w:t>pneumoniae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53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weve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y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54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ow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minis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ntilation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-C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on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x-viv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fu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neumoni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55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V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LR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3B3C0E">
        <w:rPr>
          <w:rFonts w:ascii="Book Antiqua" w:eastAsia="Book Antiqua" w:hAnsi="Book Antiqua" w:cs="Book Antiqua"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igan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I:C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a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meabi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pa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V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ï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hib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</w:t>
      </w:r>
      <w:r w:rsidR="003B3C0E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re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c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-C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rp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lic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ng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teroviru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48]</w:t>
      </w:r>
      <w:r w:rsidRPr="006C66E4">
        <w:rPr>
          <w:rFonts w:ascii="Book Antiqua" w:eastAsia="Book Antiqua" w:hAnsi="Book Antiqua" w:cs="Book Antiqua"/>
          <w:color w:val="000000"/>
        </w:rPr>
        <w:t>.</w:t>
      </w:r>
    </w:p>
    <w:p w14:paraId="7AEDE5AC" w14:textId="77777777" w:rsidR="00A77B3E" w:rsidRPr="006C66E4" w:rsidRDefault="00A77B3E" w:rsidP="006C66E4">
      <w:pPr>
        <w:adjustRightInd w:val="0"/>
        <w:snapToGrid w:val="0"/>
        <w:spacing w:line="360" w:lineRule="auto"/>
        <w:ind w:firstLine="480"/>
        <w:jc w:val="both"/>
        <w:rPr>
          <w:rFonts w:ascii="Book Antiqua" w:hAnsi="Book Antiqua"/>
        </w:rPr>
      </w:pPr>
    </w:p>
    <w:p w14:paraId="1390E688" w14:textId="5826FAD1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Genetic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modifications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and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priming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of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MSCs</w:t>
      </w:r>
    </w:p>
    <w:p w14:paraId="38E8AA60" w14:textId="0EDF0CD5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Seve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d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ene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ifica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icac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Ta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)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tínez-Gonzále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56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ven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ST2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lu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co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33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gh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serv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chitect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pa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ï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33/IL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-lik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ST2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a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'alarm</w:t>
      </w:r>
      <w:r w:rsidR="004E023A">
        <w:rPr>
          <w:rFonts w:ascii="Book Antiqua" w:eastAsia="Book Antiqua" w:hAnsi="Book Antiqua" w:cs="Book Antiqua"/>
          <w:color w:val="000000"/>
        </w:rPr>
        <w:t>s</w:t>
      </w:r>
      <w:r w:rsidRPr="006C66E4">
        <w:rPr>
          <w:rFonts w:ascii="Book Antiqua" w:eastAsia="Book Antiqua" w:hAnsi="Book Antiqua" w:cs="Book Antiqua"/>
          <w:color w:val="000000"/>
        </w:rPr>
        <w:t>'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e</w:t>
      </w:r>
      <w:r w:rsidR="004E023A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cell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57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milarl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minis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re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sc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meabi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</w:t>
      </w:r>
      <w:r w:rsidR="00134487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i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model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78,158,159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trache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minis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GF-β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1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4E023A">
        <w:rPr>
          <w:rFonts w:ascii="Book Antiqua" w:eastAsia="Book Antiqua" w:hAnsi="Book Antiqua" w:cs="Book Antiqua"/>
          <w:color w:val="000000"/>
        </w:rPr>
        <w:t xml:space="preserve">the </w:t>
      </w:r>
      <w:r w:rsidRPr="006C66E4">
        <w:rPr>
          <w:rFonts w:ascii="Book Antiqua" w:eastAsia="Book Antiqua" w:hAnsi="Book Antiqua" w:cs="Book Antiqua"/>
          <w:color w:val="000000"/>
        </w:rPr>
        <w:t>lung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</w:t>
      </w:r>
      <w:r w:rsidR="00134487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GF-β1</w:t>
      </w:r>
      <w:r w:rsidR="004E023A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cclud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sc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permeability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60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.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oli</w:t>
      </w:r>
      <w:r w:rsidR="00134487">
        <w:rPr>
          <w:rFonts w:ascii="Book Antiqua" w:eastAsia="Book Antiqua" w:hAnsi="Book Antiqua" w:cs="Book Antiqua"/>
          <w:i/>
          <w:iCs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neumosep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eriment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C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expres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gh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cent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agocy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pa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ï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ad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unt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75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i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velopment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cus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GF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tenu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il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NF-α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v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pa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r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4E023A">
        <w:rPr>
          <w:rFonts w:ascii="Book Antiqua" w:eastAsia="Book Antiqua" w:hAnsi="Book Antiqua" w:cs="Book Antiqua"/>
          <w:color w:val="000000"/>
        </w:rPr>
        <w:t xml:space="preserve">an </w:t>
      </w:r>
      <w:r w:rsidRPr="006C66E4">
        <w:rPr>
          <w:rFonts w:ascii="Book Antiqua" w:eastAsia="Book Antiqua" w:hAnsi="Book Antiqua" w:cs="Book Antiqua"/>
          <w:color w:val="000000"/>
        </w:rPr>
        <w:t>LPS</w:t>
      </w:r>
      <w:r w:rsidR="00134487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34487">
        <w:rPr>
          <w:rFonts w:ascii="Book Antiqua" w:eastAsia="Book Antiqua" w:hAnsi="Book Antiqua" w:cs="Book Antiqua"/>
          <w:color w:val="000000"/>
        </w:rPr>
        <w:t xml:space="preserve">mouse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mode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61,162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G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popt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meabi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</w:t>
      </w:r>
      <w:r w:rsidR="004E023A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tre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lmona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regul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cclud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TOR/STAT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a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pathway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63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β-cateni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nt5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R2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130/E2F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ow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g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ten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pa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r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ad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uct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</w:t>
      </w:r>
      <w:r w:rsidR="00134487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34487">
        <w:rPr>
          <w:rFonts w:ascii="Book Antiqua" w:eastAsia="Book Antiqua" w:hAnsi="Book Antiqua" w:cs="Book Antiqua"/>
          <w:color w:val="000000"/>
        </w:rPr>
        <w:t xml:space="preserve">mouse </w:t>
      </w:r>
      <w:r w:rsidRPr="006C66E4">
        <w:rPr>
          <w:rFonts w:ascii="Book Antiqua" w:eastAsia="Book Antiqua" w:hAnsi="Book Antiqua" w:cs="Book Antiqua"/>
          <w:color w:val="000000"/>
        </w:rPr>
        <w:t>model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14,121,164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iotensin-conver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zy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ACE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molo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E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mbrane</w:t>
      </w:r>
      <w:r w:rsidR="004E023A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link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zym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ort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taly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nnin-angiotens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ystem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th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iotens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yp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iotens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5E4F1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vol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g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de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turb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molo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E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iotens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yp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l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psis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injury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65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66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E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5E4F14">
        <w:rPr>
          <w:rFonts w:ascii="Book Antiqua" w:eastAsia="Book Antiqua" w:hAnsi="Book Antiqua" w:cs="Book Antiqua"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u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kin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6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NF-α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v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pa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5E4F14">
        <w:rPr>
          <w:rFonts w:ascii="Book Antiqua" w:eastAsia="Book Antiqua" w:hAnsi="Book Antiqua" w:cs="Book Antiqua"/>
          <w:color w:val="000000"/>
        </w:rPr>
        <w:t xml:space="preserve">the </w:t>
      </w:r>
      <w:r w:rsidRPr="006C66E4">
        <w:rPr>
          <w:rFonts w:ascii="Book Antiqua" w:eastAsia="Book Antiqua" w:hAnsi="Book Antiqua" w:cs="Book Antiqua"/>
          <w:color w:val="000000"/>
        </w:rPr>
        <w:t>contr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</w:t>
      </w:r>
      <w:r w:rsidR="005E4F14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tre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up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weve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E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onaviru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5E4F14">
        <w:rPr>
          <w:rFonts w:ascii="Book Antiqua" w:eastAsia="Book Antiqua" w:hAnsi="Book Antiqua" w:cs="Book Antiqua"/>
          <w:color w:val="000000"/>
        </w:rPr>
        <w:t xml:space="preserve">including </w:t>
      </w:r>
      <w:r w:rsidRPr="006C66E4">
        <w:rPr>
          <w:rFonts w:ascii="Book Antiqua" w:eastAsia="Book Antiqua" w:hAnsi="Book Antiqua" w:cs="Book Antiqua"/>
          <w:color w:val="000000"/>
        </w:rPr>
        <w:t>sev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ir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yndro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SARS)-assoc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ona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SARS-CoV-1)</w:t>
      </w:r>
      <w:r w:rsidR="005E4F1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RS-CoV-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lic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prog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RS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ARD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67,168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u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E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h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ita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p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RS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DS.</w:t>
      </w:r>
    </w:p>
    <w:p w14:paraId="50DCFCD7" w14:textId="6D490A64" w:rsidR="00A77B3E" w:rsidRPr="006C66E4" w:rsidRDefault="00104387" w:rsidP="004E3B91">
      <w:pPr>
        <w:adjustRightInd w:val="0"/>
        <w:snapToGrid w:val="0"/>
        <w:spacing w:line="360" w:lineRule="auto"/>
        <w:ind w:firstLine="270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Mig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qui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hib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XCR4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-1α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SDF-1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ur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ribu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DE321E">
        <w:rPr>
          <w:rFonts w:ascii="Book Antiqua" w:eastAsia="Book Antiqua" w:hAnsi="Book Antiqua" w:cs="Book Antiqua"/>
          <w:color w:val="000000"/>
        </w:rPr>
        <w:t xml:space="preserve">to </w:t>
      </w:r>
      <w:r w:rsidRPr="006C66E4">
        <w:rPr>
          <w:rFonts w:ascii="Book Antiqua" w:eastAsia="Book Antiqua" w:hAnsi="Book Antiqua" w:cs="Book Antiqua"/>
          <w:color w:val="000000"/>
        </w:rPr>
        <w:t>control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pa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r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MSC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69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DE321E">
        <w:rPr>
          <w:rFonts w:ascii="Book Antiqua" w:eastAsia="Book Antiqua" w:hAnsi="Book Antiqua" w:cs="Book Antiqua"/>
          <w:color w:val="000000"/>
        </w:rPr>
        <w:t xml:space="preserve">Because </w:t>
      </w:r>
      <w:r w:rsidRPr="006C66E4">
        <w:rPr>
          <w:rFonts w:ascii="Book Antiqua" w:eastAsia="Book Antiqua" w:hAnsi="Book Antiqua" w:cs="Book Antiqua"/>
          <w:color w:val="000000"/>
        </w:rPr>
        <w:t>PGE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v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70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expres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-prostanoi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EP-2)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GE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2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m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-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ow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ai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mode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="00336814">
        <w:fldChar w:fldCharType="begin"/>
      </w:r>
      <w:r w:rsidR="00336814">
        <w:instrText xml:space="preserve"> HYPERLINK \l "_ENREF_172" \o "Han, 2016 #291" </w:instrText>
      </w:r>
      <w:r w:rsidR="00336814">
        <w:fldChar w:fldCharType="separate"/>
      </w:r>
      <w:r w:rsidRPr="006C66E4">
        <w:rPr>
          <w:rFonts w:ascii="Book Antiqua" w:eastAsia="Book Antiqua" w:hAnsi="Book Antiqua" w:cs="Book Antiqua"/>
          <w:color w:val="000000"/>
          <w:u w:val="single" w:color="0000EE"/>
          <w:vertAlign w:val="superscript"/>
        </w:rPr>
        <w:t>17</w:t>
      </w:r>
      <w:r w:rsidR="00161231" w:rsidRPr="006C66E4">
        <w:rPr>
          <w:rFonts w:ascii="Book Antiqua" w:eastAsia="Book Antiqua" w:hAnsi="Book Antiqua" w:cs="Book Antiqua"/>
          <w:color w:val="000000"/>
          <w:u w:val="single" w:color="0000EE"/>
          <w:vertAlign w:val="superscript"/>
        </w:rPr>
        <w:t>1</w:t>
      </w:r>
      <w:r w:rsidR="00336814">
        <w:rPr>
          <w:rFonts w:ascii="Book Antiqua" w:eastAsia="Book Antiqua" w:hAnsi="Book Antiqua" w:cs="Book Antiqua"/>
          <w:color w:val="000000"/>
          <w:u w:val="single" w:color="0000EE"/>
          <w:vertAlign w:val="superscript"/>
        </w:rPr>
        <w:fldChar w:fldCharType="end"/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cosit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7</w:t>
      </w:r>
      <w:r w:rsidR="00161231" w:rsidRPr="006C66E4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XCR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ilit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t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XCR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P2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t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moattract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CXCR2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7</w:t>
      </w:r>
      <w:r w:rsidR="00161231" w:rsidRPr="006C66E4">
        <w:rPr>
          <w:rFonts w:ascii="Book Antiqua" w:eastAsia="Book Antiqua" w:hAnsi="Book Antiqua" w:cs="Book Antiqua"/>
          <w:color w:val="000000"/>
          <w:vertAlign w:val="superscript"/>
        </w:rPr>
        <w:t>1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</w:p>
    <w:p w14:paraId="48DCA763" w14:textId="5DB1339E" w:rsidR="00A77B3E" w:rsidRPr="006C66E4" w:rsidRDefault="00104387" w:rsidP="004E3B91">
      <w:pPr>
        <w:adjustRightInd w:val="0"/>
        <w:snapToGrid w:val="0"/>
        <w:spacing w:line="360" w:lineRule="auto"/>
        <w:ind w:firstLineChars="112" w:firstLine="269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if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ac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o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pend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vironment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ue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-condition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vironment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u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t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mod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ilitie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-condition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ru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kin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0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6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1R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w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cytokine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40,173,174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milarl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im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kin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NF-α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1-β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G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GF2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rin</w:t>
      </w:r>
      <w:r w:rsidR="004B74E0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bind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GF</w:t>
      </w:r>
      <w:r w:rsidR="004B74E0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lik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ribu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a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irw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tr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ul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RK1/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osphory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GF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ion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66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milarl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i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1-β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NF-α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034011">
        <w:rPr>
          <w:rFonts w:ascii="Book Antiqua" w:eastAsia="Book Antiqua" w:hAnsi="Book Antiqua" w:cs="Book Antiqua"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ev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034011">
        <w:rPr>
          <w:rFonts w:ascii="Book Antiqua" w:eastAsia="Book Antiqua" w:hAnsi="Book Antiqua" w:cs="Book Antiqua"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ev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ru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mice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40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-cult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NF-α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4B74E0">
        <w:rPr>
          <w:rFonts w:ascii="Book Antiqua" w:eastAsia="Book Antiqua" w:hAnsi="Book Antiqua" w:cs="Book Antiqua"/>
          <w:color w:val="000000"/>
        </w:rPr>
        <w:t xml:space="preserve">the </w:t>
      </w:r>
      <w:r w:rsidRPr="006C66E4">
        <w:rPr>
          <w:rFonts w:ascii="Book Antiqua" w:eastAsia="Book Antiqua" w:hAnsi="Book Antiqua" w:cs="Book Antiqua"/>
          <w:color w:val="000000"/>
        </w:rPr>
        <w:t>immunosuppress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enotyp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plifi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r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GE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MSC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75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i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FN-γ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NF-α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GE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D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D-L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034011">
        <w:rPr>
          <w:rFonts w:ascii="Book Antiqua" w:eastAsia="Book Antiqua" w:hAnsi="Book Antiqua" w:cs="Book Antiqua"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ev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FN-γ</w:t>
      </w:r>
      <w:r w:rsidR="004B74E0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tre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MSC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69]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sugges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posi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lie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te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4B74E0">
        <w:rPr>
          <w:rFonts w:ascii="Book Antiqua" w:eastAsia="Book Antiqua" w:hAnsi="Book Antiqua" w:cs="Book Antiqua"/>
          <w:color w:val="000000"/>
        </w:rPr>
        <w:t xml:space="preserve">the function of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l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-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C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GF-β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i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plant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ng-ter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lung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76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ng-cha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t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i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icosapentaeno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i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olv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olv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1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0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GF-β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GE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="00035F64">
        <w:rPr>
          <w:rFonts w:ascii="Book Antiqua" w:eastAsia="Book Antiqua" w:hAnsi="Book Antiqua" w:cs="Book Antiqua"/>
          <w:color w:val="000000"/>
          <w:vertAlign w:val="subscript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P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p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77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os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FN-γ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LR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4B74E0">
        <w:rPr>
          <w:rFonts w:ascii="Book Antiqua" w:eastAsia="Book Antiqua" w:hAnsi="Book Antiqua" w:cs="Book Antiqua"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ig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I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:C</w:t>
      </w:r>
      <w:proofErr w:type="gramEnd"/>
      <w:r w:rsidRPr="006C66E4">
        <w:rPr>
          <w:rFonts w:ascii="Book Antiqua" w:eastAsia="Book Antiqua" w:hAnsi="Book Antiqua" w:cs="Book Antiqua"/>
          <w:color w:val="000000"/>
        </w:rPr>
        <w:t>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LA-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l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56,178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rther</w:t>
      </w:r>
      <w:r w:rsidR="004B74E0">
        <w:rPr>
          <w:rFonts w:ascii="Book Antiqua" w:eastAsia="Book Antiqua" w:hAnsi="Book Antiqua" w:cs="Book Antiqua"/>
          <w:color w:val="000000"/>
        </w:rPr>
        <w:t>more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-condition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LR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4B74E0">
        <w:rPr>
          <w:rFonts w:ascii="Book Antiqua" w:eastAsia="Book Antiqua" w:hAnsi="Book Antiqua" w:cs="Book Antiqua"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ig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A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:U</w:t>
      </w:r>
      <w:proofErr w:type="gramEnd"/>
      <w:r w:rsidRPr="006C66E4">
        <w:rPr>
          <w:rFonts w:ascii="Book Antiqua" w:eastAsia="Book Antiqua" w:hAnsi="Book Antiqua" w:cs="Book Antiqua"/>
          <w:color w:val="000000"/>
        </w:rPr>
        <w:t>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ici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ï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imin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.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ovi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eriment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85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LR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</w:t>
      </w:r>
      <w:r w:rsidR="004B74E0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stimu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edi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a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T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infection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79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tra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sic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FN-γ</w:t>
      </w:r>
      <w:r w:rsidR="004B74E0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pri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agocyto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i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P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nocy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tro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stopatholog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.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oli</w:t>
      </w:r>
      <w:r w:rsidRPr="006C66E4">
        <w:rPr>
          <w:rFonts w:ascii="Book Antiqua" w:eastAsia="Book Antiqua" w:hAnsi="Book Antiqua" w:cs="Book Antiqua"/>
          <w:color w:val="000000"/>
        </w:rPr>
        <w:t>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mice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41]</w:t>
      </w:r>
      <w:r w:rsidRPr="006C66E4">
        <w:rPr>
          <w:rFonts w:ascii="Book Antiqua" w:eastAsia="Book Antiqua" w:hAnsi="Book Antiqua" w:cs="Book Antiqua"/>
          <w:color w:val="000000"/>
        </w:rPr>
        <w:t>.</w:t>
      </w:r>
    </w:p>
    <w:p w14:paraId="540E4E4A" w14:textId="662D1433" w:rsidR="00A77B3E" w:rsidRPr="006C66E4" w:rsidRDefault="00104387" w:rsidP="004E3B91">
      <w:pPr>
        <w:adjustRightInd w:val="0"/>
        <w:snapToGrid w:val="0"/>
        <w:spacing w:line="360" w:lineRule="auto"/>
        <w:ind w:firstLine="270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-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17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plant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</w:t>
      </w:r>
      <w:r w:rsidR="004B74E0">
        <w:rPr>
          <w:rFonts w:ascii="Book Antiqua" w:eastAsia="Book Antiqua" w:hAnsi="Book Antiqua" w:cs="Book Antiqua"/>
          <w:color w:val="000000"/>
        </w:rPr>
        <w:t xml:space="preserve">ort hairpin </w:t>
      </w:r>
      <w:r w:rsidRPr="006C66E4">
        <w:rPr>
          <w:rFonts w:ascii="Book Antiqua" w:eastAsia="Book Antiqua" w:hAnsi="Book Antiqua" w:cs="Book Antiqua"/>
          <w:color w:val="000000"/>
        </w:rPr>
        <w:t>RN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ain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it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A64F5">
        <w:rPr>
          <w:rFonts w:ascii="Book Antiqua" w:eastAsia="Book Antiqua" w:hAnsi="Book Antiqua" w:cs="Book Antiqua"/>
          <w:color w:val="000000"/>
        </w:rPr>
        <w:t>(</w:t>
      </w:r>
      <w:r w:rsidRPr="006C66E4">
        <w:rPr>
          <w:rFonts w:ascii="Book Antiqua" w:eastAsia="Book Antiqua" w:hAnsi="Book Antiqua" w:cs="Book Antiqua"/>
          <w:color w:val="000000"/>
        </w:rPr>
        <w:t>HB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B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</w:t>
      </w:r>
      <w:r w:rsidR="007A64F5">
        <w:rPr>
          <w:rFonts w:ascii="Book Antiqua" w:eastAsia="Book Antiqua" w:hAnsi="Book Antiqua" w:cs="Book Antiqua"/>
          <w:color w:val="000000"/>
        </w:rPr>
        <w:t>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B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ge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rum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salov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79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es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icac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tiliz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iz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ain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C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n-structu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C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g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life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ymphocyt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FN-γ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7A64F5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gG2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v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pa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k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N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iza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gges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easibi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tiliz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ifi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cc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ent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ypox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-condition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A64F5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</w:t>
      </w:r>
      <w:r w:rsidR="007A64F5">
        <w:rPr>
          <w:rFonts w:ascii="Book Antiqua" w:eastAsia="Book Antiqua" w:hAnsi="Book Antiqua" w:cs="Book Antiqua"/>
          <w:color w:val="000000"/>
        </w:rPr>
        <w:t>s 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ra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pert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MSC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74,180,181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ultu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nd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ypox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di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1%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Pr="006C66E4">
        <w:rPr>
          <w:rFonts w:ascii="Book Antiqua" w:eastAsia="Book Antiqua" w:hAnsi="Book Antiqua" w:cs="Book Antiqua"/>
          <w:color w:val="000000"/>
        </w:rPr>
        <w:t>)</w:t>
      </w:r>
      <w:r w:rsidR="00035F64" w:rsidRP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DF-1α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XCR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XCR7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infection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80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th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ort-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ng-ter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ypox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tabol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pa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rmox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dition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ort-ter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ypox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peri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ng-ter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ypox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gmen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racteris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ypox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te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o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rc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l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ic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pecies-specif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ria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racteristic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81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Pre-condition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ipo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ypox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2%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Pr="006C66E4">
        <w:rPr>
          <w:rFonts w:ascii="Book Antiqua" w:eastAsia="Book Antiqua" w:hAnsi="Book Antiqua" w:cs="Book Antiqua"/>
          <w:color w:val="000000"/>
        </w:rPr>
        <w:t>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tabol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k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x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sis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β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NF-α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FN-γ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kin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1R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mbogen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74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milarl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bpopula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l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pecif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fa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ke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ow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g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pa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ul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pula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sters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7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ven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minis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mogen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p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yndecan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CD362)</w:t>
      </w:r>
      <w:r w:rsidR="00067A14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posi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on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.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o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pa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362</w:t>
      </w:r>
      <w:r w:rsidR="00067A14">
        <w:rPr>
          <w:rFonts w:ascii="Book Antiqua" w:eastAsia="Book Antiqua" w:hAnsi="Book Antiqua" w:cs="Book Antiqua"/>
          <w:color w:val="000000"/>
        </w:rPr>
        <w:t>-nega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milarly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,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DGFR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Pr="006C66E4">
        <w:rPr>
          <w:rFonts w:ascii="Book Antiqua" w:eastAsia="Book Antiqua" w:hAnsi="Book Antiqua" w:cs="Book Antiqua"/>
          <w:color w:val="000000"/>
        </w:rPr>
        <w:t>Sca1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Pr="006C66E4">
        <w:rPr>
          <w:rFonts w:ascii="Book Antiqua" w:eastAsia="Book Antiqua" w:hAnsi="Book Antiqua" w:cs="Book Antiqua"/>
          <w:color w:val="000000"/>
        </w:rPr>
        <w:t>TER119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035F64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PαS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FU-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i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a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elior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Klebsiell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neumonia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6]</w:t>
      </w:r>
      <w:r w:rsidRPr="006C66E4">
        <w:rPr>
          <w:rFonts w:ascii="Book Antiqua" w:eastAsia="Book Antiqua" w:hAnsi="Book Antiqua" w:cs="Book Antiqua"/>
          <w:color w:val="000000"/>
        </w:rPr>
        <w:t>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bei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ul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pa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ul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pula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</w:p>
    <w:p w14:paraId="43DE581B" w14:textId="3E117A96" w:rsidR="00A77B3E" w:rsidRPr="006C66E4" w:rsidRDefault="00104387" w:rsidP="004E3B91">
      <w:pPr>
        <w:adjustRightInd w:val="0"/>
        <w:snapToGrid w:val="0"/>
        <w:spacing w:line="360" w:lineRule="auto"/>
        <w:ind w:firstLine="270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minis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if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utcom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nchu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20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ere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minis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venou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opharyngea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peritone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u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lmona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mi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t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067A14">
        <w:rPr>
          <w:rFonts w:ascii="Book Antiqua" w:eastAsia="Book Antiqua" w:hAnsi="Book Antiqua" w:cs="Book Antiqua"/>
          <w:color w:val="000000"/>
        </w:rPr>
        <w:t xml:space="preserve">mouse </w:t>
      </w:r>
      <w:r w:rsidRPr="006C66E4">
        <w:rPr>
          <w:rFonts w:ascii="Book Antiqua" w:eastAsia="Book Antiqua" w:hAnsi="Book Antiqua" w:cs="Book Antiqua"/>
          <w:color w:val="000000"/>
        </w:rPr>
        <w:t>mode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t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ft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peritone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aly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iod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estingl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ven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minis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nefic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elior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u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trache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ven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trapulmona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g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ven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d</w:t>
      </w:r>
      <w:r w:rsidR="00067A14">
        <w:rPr>
          <w:rFonts w:ascii="Book Antiqua" w:eastAsia="Book Antiqua" w:hAnsi="Book Antiqua" w:cs="Book Antiqua"/>
          <w:color w:val="000000"/>
        </w:rPr>
        <w:t xml:space="preserve"> 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ten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coun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bser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twe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w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injury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82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ven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hippocamp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minis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weve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g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eriment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u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plan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intrahippocampally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3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</w:p>
    <w:p w14:paraId="43E6DAE0" w14:textId="77777777" w:rsidR="00A77B3E" w:rsidRPr="006C66E4" w:rsidRDefault="00A77B3E" w:rsidP="006C66E4">
      <w:pPr>
        <w:adjustRightInd w:val="0"/>
        <w:snapToGrid w:val="0"/>
        <w:spacing w:line="360" w:lineRule="auto"/>
        <w:ind w:firstLine="480"/>
        <w:jc w:val="both"/>
        <w:rPr>
          <w:rFonts w:ascii="Book Antiqua" w:hAnsi="Book Antiqua"/>
        </w:rPr>
      </w:pPr>
    </w:p>
    <w:p w14:paraId="0A679FC4" w14:textId="43505D6A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Clinical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trials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with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MSCs</w:t>
      </w:r>
    </w:p>
    <w:p w14:paraId="4468D441" w14:textId="49CA34C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bCs/>
          <w:i/>
          <w:iCs/>
          <w:color w:val="000000"/>
        </w:rPr>
        <w:lastRenderedPageBreak/>
        <w:t>Liver</w:t>
      </w:r>
      <w:r w:rsidR="00035F64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i/>
          <w:iCs/>
          <w:color w:val="000000"/>
        </w:rPr>
        <w:t>injury</w:t>
      </w:r>
    </w:p>
    <w:p w14:paraId="04A3A858" w14:textId="0E644512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volv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5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067A14">
        <w:rPr>
          <w:rFonts w:ascii="Book Antiqua" w:eastAsia="Book Antiqua" w:hAnsi="Book Antiqua" w:cs="Book Antiqua"/>
          <w:color w:val="000000"/>
        </w:rPr>
        <w:t>h</w:t>
      </w:r>
      <w:r w:rsidRPr="006C66E4">
        <w:rPr>
          <w:rFonts w:ascii="Book Antiqua" w:eastAsia="Book Antiqua" w:hAnsi="Book Antiqua" w:cs="Book Antiqua"/>
          <w:color w:val="000000"/>
        </w:rPr>
        <w:t>epatit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-hepa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minis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tolog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vi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ru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tecav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ul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function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83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mi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nefi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bser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BV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compens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irrh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C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venous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ministr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andar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therapy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84]</w:t>
      </w:r>
      <w:r w:rsidRPr="006C66E4">
        <w:rPr>
          <w:rFonts w:ascii="Book Antiqua" w:eastAsia="Book Antiqua" w:hAnsi="Book Antiqua" w:cs="Book Antiqua"/>
          <w:color w:val="000000"/>
        </w:rPr>
        <w:t>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weve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C-MS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minis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t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gn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B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-re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-on-chron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il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85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versel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long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C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8E464E">
        <w:rPr>
          <w:rFonts w:ascii="Book Antiqua" w:eastAsia="Book Antiqua" w:hAnsi="Book Antiqua" w:cs="Book Antiqua"/>
          <w:color w:val="000000"/>
        </w:rPr>
        <w:t>4 w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ke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BV-re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il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irrh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patient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86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volv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067A14">
        <w:rPr>
          <w:rFonts w:ascii="Book Antiqua" w:eastAsia="Book Antiqua" w:hAnsi="Book Antiqua" w:cs="Book Antiqua"/>
          <w:color w:val="000000"/>
        </w:rPr>
        <w:t>h</w:t>
      </w:r>
      <w:r w:rsidRPr="006C66E4">
        <w:rPr>
          <w:rFonts w:ascii="Book Antiqua" w:eastAsia="Book Antiqua" w:hAnsi="Book Antiqua" w:cs="Book Antiqua"/>
          <w:color w:val="000000"/>
        </w:rPr>
        <w:t>epatit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-st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ven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minis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tolog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ll</w:t>
      </w:r>
      <w:r w:rsidR="00067A1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ler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ke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fibrosi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87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</w:p>
    <w:p w14:paraId="157DEC92" w14:textId="77777777" w:rsidR="00A77B3E" w:rsidRPr="006C66E4" w:rsidRDefault="00A77B3E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1AE96426" w14:textId="479D3D69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bCs/>
          <w:i/>
          <w:iCs/>
          <w:color w:val="000000"/>
        </w:rPr>
        <w:t>Lung</w:t>
      </w:r>
      <w:r w:rsidR="00035F64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i/>
          <w:iCs/>
          <w:color w:val="000000"/>
        </w:rPr>
        <w:t>injury</w:t>
      </w:r>
    </w:p>
    <w:p w14:paraId="06B3C7BF" w14:textId="7A93769D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Respir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ai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.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ll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nuall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dem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ndem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utbreak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umb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ath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abilit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vastating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SA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utbrea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02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1N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0F5554">
        <w:rPr>
          <w:rFonts w:ascii="Book Antiqua" w:eastAsia="Book Antiqua" w:hAnsi="Book Antiqua" w:cs="Book Antiqua"/>
          <w:color w:val="000000"/>
        </w:rPr>
        <w:t>f</w:t>
      </w:r>
      <w:r w:rsidRPr="006C66E4">
        <w:rPr>
          <w:rFonts w:ascii="Book Antiqua" w:eastAsia="Book Antiqua" w:hAnsi="Book Antiqua" w:cs="Book Antiqua"/>
          <w:color w:val="000000"/>
        </w:rPr>
        <w:t>l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09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dd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a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ir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yndro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ona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utbrea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2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VID-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utbrea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)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88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cessfu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utcom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bser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-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neumon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ir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nefi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minis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lo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-assoc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vi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uenz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u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soc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rtalit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ult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is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ro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spec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rri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i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uenz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ai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pandemic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89,190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volv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7N9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logene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nstru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lood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ifican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a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54.5%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r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7.6%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ed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o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ver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llow-u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io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year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91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d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-at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logene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ilit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resolu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terior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ritical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58-year-ol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1N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infection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92]</w:t>
      </w:r>
      <w:r w:rsidRPr="006C66E4">
        <w:rPr>
          <w:rFonts w:ascii="Book Antiqua" w:eastAsia="Book Antiqua" w:hAnsi="Book Antiqua" w:cs="Book Antiqua"/>
          <w:color w:val="000000"/>
        </w:rPr>
        <w:t>.</w:t>
      </w:r>
    </w:p>
    <w:p w14:paraId="3A0297DE" w14:textId="77777777" w:rsidR="00A77B3E" w:rsidRPr="006C66E4" w:rsidRDefault="00A77B3E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1089034E" w14:textId="77777777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bCs/>
          <w:i/>
          <w:iCs/>
          <w:color w:val="000000"/>
        </w:rPr>
        <w:t>COVID-19</w:t>
      </w:r>
    </w:p>
    <w:p w14:paraId="73509123" w14:textId="44AC8F0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RS-CoV-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c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E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MRSS2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ss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RS-CoV-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infection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93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ritical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54-year-ol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VID-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neumoni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minis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logene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J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ow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minish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6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transplantation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94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o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volv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B47F87">
        <w:rPr>
          <w:rFonts w:ascii="Book Antiqua" w:eastAsia="Book Antiqua" w:hAnsi="Book Antiqua" w:cs="Book Antiqua"/>
          <w:color w:val="000000"/>
        </w:rPr>
        <w:t xml:space="preserve">seven </w:t>
      </w:r>
      <w:r w:rsidRPr="006C66E4">
        <w:rPr>
          <w:rFonts w:ascii="Book Antiqua" w:eastAsia="Book Antiqua" w:hAnsi="Book Antiqua" w:cs="Book Antiqua"/>
          <w:color w:val="000000"/>
        </w:rPr>
        <w:t>COVID-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neumoni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f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inflammation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93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plant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ynergistical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valesc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las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o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ritical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66-year</w:t>
      </w:r>
      <w:r w:rsidR="00EF5F16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ol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VID-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patient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95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e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VID-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is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mboembolis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a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ltiorg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ilur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tiona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VID-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cus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report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96-198]</w:t>
      </w:r>
      <w:r w:rsidRPr="006C66E4">
        <w:rPr>
          <w:rFonts w:ascii="Book Antiqua" w:eastAsia="Book Antiqua" w:hAnsi="Book Antiqua" w:cs="Book Antiqua"/>
          <w:color w:val="000000"/>
        </w:rPr>
        <w:t>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weve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VID-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quir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r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aly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side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rta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p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VID-19</w:t>
      </w:r>
      <w:r w:rsidR="00FE2A32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re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log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t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coagul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142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ven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minis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triment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is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ystem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coagulation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99]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trache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musc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minis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bvi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isk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o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VID-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iv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plant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c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wic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i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va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e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velop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plica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ilur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ar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ilur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lerg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reaction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200]</w:t>
      </w:r>
      <w:r w:rsidRPr="006C66E4">
        <w:rPr>
          <w:rFonts w:ascii="Book Antiqua" w:eastAsia="Book Antiqua" w:hAnsi="Book Antiqua" w:cs="Book Antiqua"/>
          <w:color w:val="000000"/>
        </w:rPr>
        <w:t>.</w:t>
      </w:r>
    </w:p>
    <w:p w14:paraId="74DCE8B1" w14:textId="77777777" w:rsidR="00A77B3E" w:rsidRPr="006C66E4" w:rsidRDefault="00A77B3E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59D7CD9A" w14:textId="25D35F69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Challenges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in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utilizing</w:t>
      </w:r>
      <w:r w:rsidR="00035F6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MSCs</w:t>
      </w:r>
    </w:p>
    <w:p w14:paraId="46F77E29" w14:textId="02756CAD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Alth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ltipot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perti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d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F34C6E">
        <w:rPr>
          <w:rFonts w:ascii="Book Antiqua" w:eastAsia="Book Antiqua" w:hAnsi="Book Antiqua" w:cs="Book Antiqua"/>
          <w:color w:val="000000"/>
        </w:rPr>
        <w:t>“</w:t>
      </w:r>
      <w:r w:rsidRPr="006C66E4">
        <w:rPr>
          <w:rFonts w:ascii="Book Antiqua" w:eastAsia="Book Antiqua" w:hAnsi="Book Antiqua" w:cs="Book Antiqua"/>
          <w:color w:val="000000"/>
        </w:rPr>
        <w:t>saf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rbors</w:t>
      </w:r>
      <w:r w:rsidR="00F34C6E">
        <w:rPr>
          <w:rFonts w:ascii="Book Antiqua" w:eastAsia="Book Antiqua" w:hAnsi="Book Antiqua" w:cs="Book Antiqua"/>
          <w:color w:val="000000"/>
        </w:rPr>
        <w:t xml:space="preserve">”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l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va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on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rug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tr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d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i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201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ul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inf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ul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.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uberculosis</w:t>
      </w:r>
      <w:r w:rsidRPr="006C66E4">
        <w:rPr>
          <w:rFonts w:ascii="Book Antiqua" w:eastAsia="Book Antiqua" w:hAnsi="Book Antiqua" w:cs="Book Antiqua"/>
          <w:color w:val="000000"/>
        </w:rPr>
        <w:t>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virul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.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ovis,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.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megmatis</w:t>
      </w:r>
      <w:r w:rsidRPr="006C66E4">
        <w:rPr>
          <w:rFonts w:ascii="Book Antiqua" w:eastAsia="Book Antiqua" w:hAnsi="Book Antiqua" w:cs="Book Antiqua"/>
          <w:color w:val="000000"/>
        </w:rPr>
        <w:t>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ycobacteri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weve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ive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imin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virul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pec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ul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ycobacteri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.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ov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imin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d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LR2/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wa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ras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.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uberculosi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ilit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wnreg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RAM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MSC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201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.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ubercul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rug-resistan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tribu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rug-efflux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mp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CC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CG2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cte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9B7B8A">
        <w:rPr>
          <w:rFonts w:ascii="Book Antiqua" w:eastAsia="Book Antiqua" w:hAnsi="Book Antiqua" w:cs="Book Antiqua"/>
          <w:color w:val="000000"/>
        </w:rPr>
        <w:t xml:space="preserve">due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GE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202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p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="00EF5F16" w:rsidRPr="006C66E4">
        <w:rPr>
          <w:rFonts w:ascii="Book Antiqua" w:eastAsia="Book Antiqua" w:hAnsi="Book Antiqua" w:cs="Book Antiqua"/>
          <w:color w:val="000000"/>
          <w:vertAlign w:val="superscript"/>
        </w:rPr>
        <w:t>[203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271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Pr="006C66E4">
        <w:rPr>
          <w:rFonts w:ascii="Book Antiqua" w:eastAsia="Book Antiqua" w:hAnsi="Book Antiqua" w:cs="Book Antiqua"/>
          <w:color w:val="000000"/>
        </w:rPr>
        <w:t>Sca1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r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ic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Leishmania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fantu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vo</w:t>
      </w:r>
      <w:r w:rsidR="009B7B8A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asi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parasi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rug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ssib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ru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m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CG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</w:p>
    <w:p w14:paraId="1FAFD658" w14:textId="52051F7C" w:rsidR="00A77B3E" w:rsidRPr="006C66E4" w:rsidRDefault="00104387" w:rsidP="00BC6056">
      <w:pPr>
        <w:adjustRightInd w:val="0"/>
        <w:snapToGrid w:val="0"/>
        <w:spacing w:line="360" w:lineRule="auto"/>
        <w:ind w:firstLine="270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Qi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204]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l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205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l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miss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megalo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ghe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bser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ivasc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gges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ga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h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ervo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rthe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is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206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M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suppress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microb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perti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nd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207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9B7B8A">
        <w:rPr>
          <w:rFonts w:ascii="Book Antiqua" w:eastAsia="Book Antiqua" w:hAnsi="Book Antiqua" w:cs="Book Antiqua"/>
          <w:color w:val="000000"/>
        </w:rPr>
        <w:t>p</w:t>
      </w:r>
      <w:r w:rsidRPr="006C66E4">
        <w:rPr>
          <w:rFonts w:ascii="Book Antiqua" w:eastAsia="Book Antiqua" w:hAnsi="Book Antiqua" w:cs="Book Antiqua"/>
          <w:color w:val="000000"/>
        </w:rPr>
        <w:t>arvo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sis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v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ft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ea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lacenta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missi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S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SV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SV2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D41254">
        <w:rPr>
          <w:rFonts w:ascii="Book Antiqua" w:eastAsia="Book Antiqua" w:hAnsi="Book Antiqua" w:cs="Book Antiqua"/>
          <w:color w:val="000000"/>
        </w:rPr>
        <w:t>f</w:t>
      </w:r>
      <w:r w:rsidRPr="006C66E4">
        <w:rPr>
          <w:rFonts w:ascii="Book Antiqua" w:eastAsia="Book Antiqua" w:hAnsi="Book Antiqua" w:cs="Book Antiqua"/>
          <w:color w:val="000000"/>
        </w:rPr>
        <w:t>et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mbrane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scepti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ricell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ost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Viru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208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scepti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B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infection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209]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210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ron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B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f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missi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B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ive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ocyte-lik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efor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h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tt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p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B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milarl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vi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uenz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5N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a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lood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MSC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211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scepti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-recept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V-1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tt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212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V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te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o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r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a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ow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adipogen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enotyp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gen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ow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prolife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D41254">
        <w:rPr>
          <w:rFonts w:ascii="Book Antiqua" w:eastAsia="Book Antiqua" w:hAnsi="Book Antiqua" w:cs="Book Antiqua"/>
          <w:color w:val="000000"/>
        </w:rPr>
        <w:t>o</w:t>
      </w:r>
      <w:r w:rsidRPr="006C66E4">
        <w:rPr>
          <w:rFonts w:ascii="Book Antiqua" w:eastAsia="Book Antiqua" w:hAnsi="Book Antiqua" w:cs="Book Antiqua"/>
          <w:color w:val="000000"/>
        </w:rPr>
        <w:t>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dn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pa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r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MSCs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213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rvenakov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214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-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pag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plan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alth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ima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u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sidera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sceptibi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r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oul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iv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tiliz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y.</w:t>
      </w:r>
    </w:p>
    <w:p w14:paraId="37BEB394" w14:textId="5F5B796C" w:rsidR="00A77B3E" w:rsidRPr="006C66E4" w:rsidRDefault="00104387" w:rsidP="004E3B91">
      <w:pPr>
        <w:adjustRightInd w:val="0"/>
        <w:snapToGrid w:val="0"/>
        <w:spacing w:line="360" w:lineRule="auto"/>
        <w:ind w:firstLine="270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Alth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d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n-immunogen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c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H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-stimul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lecu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40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80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8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logen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tolerated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</w:t>
      </w:r>
      <w:proofErr w:type="gramEnd"/>
      <w:r w:rsidRPr="006C66E4">
        <w:rPr>
          <w:rFonts w:ascii="Book Antiqua" w:eastAsia="Book Antiqua" w:hAnsi="Book Antiqua" w:cs="Book Antiqua"/>
          <w:color w:val="000000"/>
          <w:vertAlign w:val="superscript"/>
        </w:rPr>
        <w:t>191,192]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d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logen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ic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on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ipi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ad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plant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ilure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215-217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rther</w:t>
      </w:r>
      <w:r w:rsidR="00D41254">
        <w:rPr>
          <w:rFonts w:ascii="Book Antiqua" w:eastAsia="Book Antiqua" w:hAnsi="Book Antiqua" w:cs="Book Antiqua"/>
          <w:color w:val="000000"/>
        </w:rPr>
        <w:t>more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urc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ri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i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niq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modul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h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ue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utcom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urce-specif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c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view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tai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sewhere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[198,218]</w:t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r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d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qui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nderst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on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ici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logene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plant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ver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tiliz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o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urce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ort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i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sid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-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d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for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i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n-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r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urce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n-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lie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h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ac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em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di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dition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cau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oul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k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pre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nefi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tiliz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s.</w:t>
      </w:r>
    </w:p>
    <w:p w14:paraId="29FC04CA" w14:textId="77777777" w:rsidR="00A77B3E" w:rsidRPr="006C66E4" w:rsidRDefault="00A77B3E" w:rsidP="006C66E4">
      <w:pPr>
        <w:adjustRightInd w:val="0"/>
        <w:snapToGrid w:val="0"/>
        <w:spacing w:line="360" w:lineRule="auto"/>
        <w:ind w:firstLine="480"/>
        <w:jc w:val="both"/>
        <w:rPr>
          <w:rFonts w:ascii="Book Antiqua" w:hAnsi="Book Antiqua"/>
        </w:rPr>
      </w:pPr>
    </w:p>
    <w:p w14:paraId="445092EC" w14:textId="77777777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622143E5" w14:textId="7B96F5C5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Exagger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on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j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as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rtalit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weve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vi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nefi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a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edi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ear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P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r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agocyt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kin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b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l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ort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ene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r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toge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rge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D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XA4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1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G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G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regul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nn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gh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un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to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F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meabilit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V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a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al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nefic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kin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RNA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-EV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ow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i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ul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ia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volv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VID-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neumoni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weve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u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oul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erci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tiliz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rb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rmfu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h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nfavora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utcom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-exis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ditions.</w:t>
      </w:r>
    </w:p>
    <w:p w14:paraId="31369211" w14:textId="77777777" w:rsidR="00A77B3E" w:rsidRPr="006C66E4" w:rsidRDefault="00A77B3E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158E62E8" w14:textId="77777777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color w:val="000000"/>
        </w:rPr>
        <w:t>REFERENCES</w:t>
      </w:r>
    </w:p>
    <w:p w14:paraId="127511C3" w14:textId="389EBAD9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bookmarkStart w:id="5" w:name="OLE_LINK18"/>
      <w:r w:rsidRPr="006C66E4">
        <w:rPr>
          <w:rFonts w:ascii="Book Antiqua" w:eastAsia="Book Antiqua" w:hAnsi="Book Antiqua" w:cs="Book Antiqua"/>
          <w:color w:val="000000"/>
        </w:rPr>
        <w:t>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ominic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lan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ell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laper-Cortenba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in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ra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a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e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cko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rwit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ni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riter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fin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ltipot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nation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cie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si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atement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ytotherap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0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15-31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692360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80/14653240600855905]</w:t>
      </w:r>
    </w:p>
    <w:p w14:paraId="30371126" w14:textId="524D367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awri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hattacharje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ar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ar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hattacharyy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hattacharje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or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um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aganat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bit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ipo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sse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roectoder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a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ilit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issue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7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531-54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137787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7/s00441-019-03072-0]</w:t>
      </w:r>
    </w:p>
    <w:p w14:paraId="4B99B832" w14:textId="609761F0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awri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um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gdale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hattacharyy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aganat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tr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c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sc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rb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roectoder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l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Lo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015669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724878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371/journal.pone.0156697]</w:t>
      </w:r>
    </w:p>
    <w:p w14:paraId="633C2463" w14:textId="55D3A1B0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proofErr w:type="gramStart"/>
      <w:r w:rsidRPr="006C66E4">
        <w:rPr>
          <w:rFonts w:ascii="Book Antiqua" w:eastAsia="Book Antiqua" w:hAnsi="Book Antiqua" w:cs="Book Antiqua"/>
          <w:color w:val="000000"/>
        </w:rPr>
        <w:t>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Tetro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A</w:t>
      </w:r>
      <w:r w:rsidRPr="006C66E4">
        <w:rPr>
          <w:rFonts w:ascii="Book Antiqua" w:eastAsia="Book Antiqua" w:hAnsi="Book Antiqua" w:cs="Book Antiqua"/>
          <w:color w:val="000000"/>
        </w:rPr>
        <w:t>.</w:t>
      </w:r>
      <w:proofErr w:type="gramEnd"/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dd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utbreak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dem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mergencies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e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soc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glec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merg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s.</w:t>
      </w:r>
      <w:proofErr w:type="gramEnd"/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icrob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f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1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-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95909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micinf.2018.06.004]</w:t>
      </w:r>
    </w:p>
    <w:p w14:paraId="154CDC15" w14:textId="5BDAF53D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lastRenderedPageBreak/>
        <w:t>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ushahary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pittl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asp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b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rw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ola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ultiva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racteriz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ytometry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93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9-3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07281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cyto.a.23242]</w:t>
      </w:r>
    </w:p>
    <w:p w14:paraId="40A3DD9B" w14:textId="439599CF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Hackstei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pits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ru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hevtschenk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ran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ck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eter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ub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rend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spective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fin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lebsiell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neumoniae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neumon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pir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5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2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643807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2931-015-0288-1]</w:t>
      </w:r>
    </w:p>
    <w:p w14:paraId="69796430" w14:textId="3D4587B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asterso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van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ri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'Flyn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edig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li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r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'Bri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'Too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ff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Syndecan-2-positiv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tenu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olu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ntilator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ts.</w:t>
      </w:r>
      <w:proofErr w:type="gramEnd"/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nesthesiolog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29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502-51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97919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97/ALN.0000000000002327]</w:t>
      </w:r>
    </w:p>
    <w:p w14:paraId="71058051" w14:textId="2B7F354A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Grau-Vorster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itin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ysted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v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LA-D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inical-gra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ltipot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wo-si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d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0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6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119618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19-1279-9]</w:t>
      </w:r>
    </w:p>
    <w:p w14:paraId="7B189F6E" w14:textId="2AE6CF73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Grau-Vorster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drígue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rrents-Zapat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v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dina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lanc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liver-Vil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rcía-Lópe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v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v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7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3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rel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LA-D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inical-gra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ltipot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an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ulture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ytotherap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1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-4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44790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jcyt.2018.09.009]</w:t>
      </w:r>
    </w:p>
    <w:p w14:paraId="7AA93079" w14:textId="5E091172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Polchert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binsk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ugl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d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adsir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in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enr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hrotr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t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m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rtholome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FN-gam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ven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af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ur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0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745-175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849398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eji.200738129]</w:t>
      </w:r>
    </w:p>
    <w:p w14:paraId="47B5995A" w14:textId="63CFCB5A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dak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gdale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shmuk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aganat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vie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tin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s.</w:t>
      </w:r>
      <w:proofErr w:type="gramEnd"/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v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341009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7/s12015-020-10090-x]</w:t>
      </w:r>
    </w:p>
    <w:p w14:paraId="1CC8F43A" w14:textId="0D439ED5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lastRenderedPageBreak/>
        <w:t>1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iu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HM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J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elior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P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Huazhong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Univ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echnolog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7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7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96-50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878606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7/s11596-017-1763-3]</w:t>
      </w:r>
    </w:p>
    <w:p w14:paraId="644E2970" w14:textId="5CBFC6D3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o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H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nmo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hsaw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kamur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mad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ruok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se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riuch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plant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ion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r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0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83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5918-592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929750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28/JVI.00165-09]</w:t>
      </w:r>
    </w:p>
    <w:p w14:paraId="25989BC2" w14:textId="1DB388C1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Thakur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RS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usi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wasth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ny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u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n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l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ort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on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ain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lar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ul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ul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ur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3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43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70-207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367048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eji.201242882]</w:t>
      </w:r>
    </w:p>
    <w:p w14:paraId="6A9C34CB" w14:textId="7CEAF538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Tsuchiy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keuch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wasaw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umaga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teg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h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osek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miyosh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tsu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ked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oshid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mazak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oji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tana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mur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minag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amimur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kamur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era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osom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v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ona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COVID-19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se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flam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40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58240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41232-020-00121-y]</w:t>
      </w:r>
    </w:p>
    <w:p w14:paraId="05A24F5A" w14:textId="6F140EFA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Va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inthout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vvat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tev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in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rst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hmidt-Luck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tting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hulthei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schöp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xsackie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3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yocarditi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ur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Hear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1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2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168-217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118350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93/eurheartj/ehq467]</w:t>
      </w:r>
    </w:p>
    <w:p w14:paraId="3ECAEFFC" w14:textId="2E15BE7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proofErr w:type="gramStart"/>
      <w:r w:rsidRPr="006C66E4">
        <w:rPr>
          <w:rFonts w:ascii="Book Antiqua" w:eastAsia="Book Antiqua" w:hAnsi="Book Antiqua" w:cs="Book Antiqua"/>
          <w:color w:val="000000"/>
        </w:rPr>
        <w:t>1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Yudintcev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NM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golyubov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O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ravio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eykho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nogradov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kolov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musenk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evtso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.</w:t>
      </w:r>
      <w:proofErr w:type="gramEnd"/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Applic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logen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ladd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uberculosis.</w:t>
      </w:r>
      <w:proofErr w:type="gramEnd"/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issue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ng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gen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2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1580-e159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899073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term.2583]</w:t>
      </w:r>
    </w:p>
    <w:p w14:paraId="0A656A8C" w14:textId="1CBA583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proofErr w:type="gramStart"/>
      <w:r w:rsidRPr="006C66E4">
        <w:rPr>
          <w:rFonts w:ascii="Book Antiqua" w:eastAsia="Book Antiqua" w:hAnsi="Book Antiqua" w:cs="Book Antiqua"/>
          <w:color w:val="000000"/>
        </w:rPr>
        <w:t>1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Fu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X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li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.</w:t>
      </w:r>
      <w:proofErr w:type="gramEnd"/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air.</w:t>
      </w:r>
      <w:proofErr w:type="gramEnd"/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135769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390/cells8080784]</w:t>
      </w:r>
    </w:p>
    <w:p w14:paraId="6FB521B9" w14:textId="22A3211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lastRenderedPageBreak/>
        <w:t>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Ts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WT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ndlet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y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galk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in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C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p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logene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-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life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lica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planta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ransplant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03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75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89-39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258916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97/01.TP.0000045055.63901.A9]</w:t>
      </w:r>
    </w:p>
    <w:p w14:paraId="12DB9E23" w14:textId="29541A5F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anchuk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lostal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ssa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r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ms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villa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sk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unn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ls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cko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lliv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ltipot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tenu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polysaccharide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um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cr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-α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6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1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156948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crt68]</w:t>
      </w:r>
    </w:p>
    <w:p w14:paraId="0E4E55CC" w14:textId="675A2FDC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ushiantha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cot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st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usac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ir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tre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yndro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ostgrad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1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87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612-62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164265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36/pgmj.2011.118398]</w:t>
      </w:r>
    </w:p>
    <w:p w14:paraId="6E3E259C" w14:textId="1FB8E262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Zhao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W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F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ven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brosi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2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48-105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241617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748/wjg.v18.i10.1048]</w:t>
      </w:r>
    </w:p>
    <w:p w14:paraId="6135BBD8" w14:textId="1B35EBBC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proofErr w:type="gramStart"/>
      <w:r w:rsidRPr="006C66E4">
        <w:rPr>
          <w:rFonts w:ascii="Book Antiqua" w:eastAsia="Book Antiqua" w:hAnsi="Book Antiqua" w:cs="Book Antiqua"/>
          <w:color w:val="000000"/>
        </w:rPr>
        <w:t>2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ürr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UH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dheendr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mamoorth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L-37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mb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thelicid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mi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microb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ptides.</w:t>
      </w:r>
      <w:proofErr w:type="gramEnd"/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iochi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iophy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ct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0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75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408-142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671624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bbamem.2006.03.030]</w:t>
      </w:r>
    </w:p>
    <w:p w14:paraId="65743624" w14:textId="5155DB7C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Krasnodembskay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pt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riko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tth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d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microb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pti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L-37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229-223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94533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stem.544]</w:t>
      </w:r>
    </w:p>
    <w:p w14:paraId="364DF9C4" w14:textId="53E80EC1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uplantier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J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e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L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thelicid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microb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pti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L-3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lymicrob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ound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Fron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3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4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384019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389/fimmu.2013.00143]</w:t>
      </w:r>
    </w:p>
    <w:p w14:paraId="6873A340" w14:textId="65DF378D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utto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T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letc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hos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inber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ecker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au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degh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ja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e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za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nn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pl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I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fiel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L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microb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pert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s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br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Infec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01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530304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692510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55/2016/5303048]</w:t>
      </w:r>
    </w:p>
    <w:p w14:paraId="374AC04B" w14:textId="5EAE791E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proofErr w:type="gramStart"/>
      <w:r w:rsidRPr="006C66E4">
        <w:rPr>
          <w:rFonts w:ascii="Book Antiqua" w:eastAsia="Book Antiqua" w:hAnsi="Book Antiqua" w:cs="Book Antiqua"/>
          <w:color w:val="000000"/>
        </w:rPr>
        <w:t>2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ohnso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EE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ssling-Resnic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r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tabolis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n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on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.</w:t>
      </w:r>
      <w:proofErr w:type="gramEnd"/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icrob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f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2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7-21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203314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micinf.2011.10.001]</w:t>
      </w:r>
    </w:p>
    <w:p w14:paraId="49BFC241" w14:textId="11D39F85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Gupt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N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rasnodembskay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apetanak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ud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riko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tth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ear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scherich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neumoni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orax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2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67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533-53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225009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36/thoraxjnl-2011-201176]</w:t>
      </w:r>
    </w:p>
    <w:p w14:paraId="5C8C1C9D" w14:textId="238199EF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Xiao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X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eo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jay-Kum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cal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merg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lay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r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meosta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nnu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v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Nut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7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7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3-13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862836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46/annurev-nutr-071816-064559]</w:t>
      </w:r>
    </w:p>
    <w:p w14:paraId="0632AD8C" w14:textId="060605DF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3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u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K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o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h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ain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scherich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d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ta-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fensin-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ll-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k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allin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icrobi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24-43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635043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11/cmi.12522]</w:t>
      </w:r>
    </w:p>
    <w:p w14:paraId="613886A9" w14:textId="65321819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3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acKenzi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R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sel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üll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äuben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oleam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,3-dioxygen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microb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fe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-regulation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yptop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pl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du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x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ynurenine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urr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Drug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tab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07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37-24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743011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2174/138920007780362518]</w:t>
      </w:r>
    </w:p>
    <w:p w14:paraId="5092E114" w14:textId="34E3930C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3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Kha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n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pann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y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n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ls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iss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irill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nt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aganna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naliz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ycobacteriu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ubercul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aveng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tri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tophag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7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7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501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11842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38/s41598-017-15290-z]</w:t>
      </w:r>
    </w:p>
    <w:p w14:paraId="2DD19462" w14:textId="448DCB6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3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Rodrigues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ES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ed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ellan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kayanagu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l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V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liveir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L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lmegri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C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lavo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v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ashi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or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munication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hib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suppress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ymphotrop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yp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ymphocy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Individua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ID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Hu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troviru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5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64-16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35119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89/AID.2018.0066]</w:t>
      </w:r>
    </w:p>
    <w:p w14:paraId="5C363E74" w14:textId="24614D89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proofErr w:type="gramStart"/>
      <w:r w:rsidRPr="006C66E4">
        <w:rPr>
          <w:rFonts w:ascii="Book Antiqua" w:eastAsia="Book Antiqua" w:hAnsi="Book Antiqua" w:cs="Book Antiqua"/>
          <w:color w:val="000000"/>
        </w:rPr>
        <w:t>3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Klimov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RR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motyu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Е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midov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rigin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I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ush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A.</w:t>
      </w:r>
      <w:proofErr w:type="gramEnd"/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on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ain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th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rp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.]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opr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rus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63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61-26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64102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8821/0507-4088-2018-63-6-261-267]</w:t>
      </w:r>
    </w:p>
    <w:p w14:paraId="2806D397" w14:textId="0E4EF4A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3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braham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E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rmod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enk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caro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ar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log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morrhage-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oxemia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hysi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Lung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hysi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0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79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1137-L114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107680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52/ajplung.2000.279.6.L1137]</w:t>
      </w:r>
    </w:p>
    <w:p w14:paraId="28F00D77" w14:textId="25E194FA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3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T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Li</w:t>
      </w:r>
      <w:proofErr w:type="gramEnd"/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tra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ps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a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pert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levanc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iator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flam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020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925408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77415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55/2020/9254087]</w:t>
      </w:r>
    </w:p>
    <w:p w14:paraId="1C415E42" w14:textId="7FB74EDF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3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iu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s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tra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p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irec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igge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polysacchari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rib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725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784903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38/srep37252]</w:t>
      </w:r>
    </w:p>
    <w:p w14:paraId="12C9BD28" w14:textId="10358200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3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eppkes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nop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schberg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ndeman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n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rrman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ürz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aa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haj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hau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rem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ölk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an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ver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lke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hrfrit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iek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rtman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rem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ra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ño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het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rrman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sc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cclu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tra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p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VID-19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BioMedic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5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292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74599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ebiom.2020.102925]</w:t>
      </w:r>
    </w:p>
    <w:p w14:paraId="606A5D54" w14:textId="71CCCD20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3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yer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P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oms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rm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owit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nd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udfoo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ln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M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SG-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r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a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mok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XCL8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4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92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177-218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450119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4049/jimmunol.1300194]</w:t>
      </w:r>
    </w:p>
    <w:p w14:paraId="6B8B4963" w14:textId="12D42B9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4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ia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schhamm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ügl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r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ffarzade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ndrilar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k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lasche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lu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n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an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an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issn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harffetter-Kochane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p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-Med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-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v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Ski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393-240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729970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stem.2417]</w:t>
      </w:r>
    </w:p>
    <w:p w14:paraId="598B4E0E" w14:textId="6813C752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4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Raban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olchu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erk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mes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rces-Ramire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nt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sters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gn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tha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sha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inste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ff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zasz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url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F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X2-depend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a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xy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pec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du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l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psi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ur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pir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5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51992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3/13993003.02021-2017]</w:t>
      </w:r>
    </w:p>
    <w:p w14:paraId="503E48ED" w14:textId="23DB2D2E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4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Orecchion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hoshe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amo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larization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e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atur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M1(</w:t>
      </w:r>
      <w:proofErr w:type="gramEnd"/>
      <w:r w:rsidRPr="006C66E4">
        <w:rPr>
          <w:rFonts w:ascii="Book Antiqua" w:eastAsia="Book Antiqua" w:hAnsi="Book Antiqua" w:cs="Book Antiqua"/>
          <w:color w:val="000000"/>
        </w:rPr>
        <w:t>LPS+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assical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2(LPS-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ternative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Fron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0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8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117885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389/fimmu.2019.01084]</w:t>
      </w:r>
    </w:p>
    <w:p w14:paraId="00807DC6" w14:textId="785284BC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4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uz-Crawford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P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joua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upe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anques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ogduij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orgens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ë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leuk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agoni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lariz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83-49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666151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stem.2254]</w:t>
      </w:r>
    </w:p>
    <w:p w14:paraId="5C65C7F4" w14:textId="435D2466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proofErr w:type="gramStart"/>
      <w:r w:rsidRPr="006C66E4">
        <w:rPr>
          <w:rFonts w:ascii="Book Antiqua" w:eastAsia="Book Antiqua" w:hAnsi="Book Antiqua" w:cs="Book Antiqua"/>
          <w:color w:val="000000"/>
        </w:rPr>
        <w:t>4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Kwo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H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o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J.</w:t>
      </w:r>
      <w:proofErr w:type="gramEnd"/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cor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mbil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lood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lariz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4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a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yperox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156973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390/ijms20194815]</w:t>
      </w:r>
    </w:p>
    <w:p w14:paraId="47B4D03B" w14:textId="582BD8B5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4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v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elior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in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anniocalcin-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di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lariza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nn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rans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3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35577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21037/atm.2020.02.105]</w:t>
      </w:r>
    </w:p>
    <w:p w14:paraId="7EA53EA6" w14:textId="1EBA6EE6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4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he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X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nt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llic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elior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polysaccharide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GF-β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SP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ic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lariza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hysi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ioch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51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290-230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53773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59/000495873]</w:t>
      </w:r>
    </w:p>
    <w:p w14:paraId="246150A1" w14:textId="1C488043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4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B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polysaccharide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apopt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tial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nt/β-caten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wa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5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9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92-20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522987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cbin.10359]</w:t>
      </w:r>
    </w:p>
    <w:p w14:paraId="445F00BD" w14:textId="2A75DD33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4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ackso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V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rris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her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cAul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tth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ssenpfenni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'Ka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rasnodembskay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tochond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f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unne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notub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ort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chanis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agocyt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tr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v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D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210-222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705941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stem.2372]</w:t>
      </w:r>
    </w:p>
    <w:p w14:paraId="0BAC1ABF" w14:textId="6DEE13E8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4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u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Z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i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ndri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ler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ac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ocy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levi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0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7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180162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19-1488-2]</w:t>
      </w:r>
    </w:p>
    <w:p w14:paraId="648ABAD2" w14:textId="3ADA024F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5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iu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W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i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ven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plant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p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p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tu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ll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ioch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79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93-10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752165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biocel.2016.08.013]</w:t>
      </w:r>
    </w:p>
    <w:p w14:paraId="392DF54A" w14:textId="61088ED3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5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ilosavljevic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N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zd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mov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kov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senijev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urkov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lican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jono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k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olarev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tenu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te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ti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twe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leuk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du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ul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tu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ll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Liver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ransp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7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3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40-105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848100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</w:t>
      </w:r>
      <w:r w:rsidR="00035F64">
        <w:rPr>
          <w:rFonts w:ascii="Book Antiqua" w:eastAsia="Book Antiqua" w:hAnsi="Book Antiqua" w:cs="Book Antiqua"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t.24784]</w:t>
      </w:r>
    </w:p>
    <w:p w14:paraId="3327DA0C" w14:textId="016DE277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5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uz-Crawford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P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ur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ravo-Alegrí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rer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va-Lampert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ejed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ë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orgens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guero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joua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rrió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ener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4+CD25+Foxp3+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ul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p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ce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1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3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6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373478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crt216]</w:t>
      </w:r>
    </w:p>
    <w:p w14:paraId="1AE4C0C0" w14:textId="41560C4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5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ruz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FF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r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oodw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kocev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gn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cKenn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cc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i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J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esh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w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inuous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ultu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parab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elior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lerg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irway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compet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rans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5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615-62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592583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5966/sctm.2014-0268]</w:t>
      </w:r>
    </w:p>
    <w:p w14:paraId="54C336AD" w14:textId="0D44FCA6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lastRenderedPageBreak/>
        <w:t>5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avies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C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ld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adr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lan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gram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ath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gan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ula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d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suppress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7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5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766-77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767184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stem.2509]</w:t>
      </w:r>
    </w:p>
    <w:p w14:paraId="60157C23" w14:textId="28929773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5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Najar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icev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ebbaw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ruy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ule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r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ungou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gneaux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racteriz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a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200-CD200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y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ac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-lymphocyte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Let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2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4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50-5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257552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imlet.2012.04.017]</w:t>
      </w:r>
    </w:p>
    <w:p w14:paraId="33483D22" w14:textId="3DE9BCBF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5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Giulian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nnaceur-Griscel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nbakhs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udrhir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ouaib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zzar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rba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tailla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J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L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gan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im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llin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4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2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0-30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412363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stem.1563]</w:t>
      </w:r>
    </w:p>
    <w:p w14:paraId="755E02D6" w14:textId="04A39861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5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Gupt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N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nh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rasnodembskay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ize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tth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iff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H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LR4-PAR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x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ula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pac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eriment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neumoni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796-80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39689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stem.2796]</w:t>
      </w:r>
    </w:p>
    <w:p w14:paraId="329FC281" w14:textId="44F9EE6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5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Witt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FH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err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rag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rgesh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rin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oreva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ank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'Flyn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li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tj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G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wso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ogduij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J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mod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MSC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igge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agocyt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nocy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602-61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34133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stem.2779]</w:t>
      </w:r>
    </w:p>
    <w:p w14:paraId="35F5A4F5" w14:textId="2E2E1698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5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Gonçalves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FDC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oreva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uzi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ópez-Iglesi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rin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ogduij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J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mbra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tic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ener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ul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on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l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rge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nocyte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7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7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210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893597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38/s41598-017-12121-z]</w:t>
      </w:r>
    </w:p>
    <w:p w14:paraId="2BC61988" w14:textId="62460C91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6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W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v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whelm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rui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XCR3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ul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rans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mmunolog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118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301436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cti2.1181]</w:t>
      </w:r>
    </w:p>
    <w:p w14:paraId="69CE37AB" w14:textId="44453C0F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6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e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W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rasnodembskay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cKenn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bot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tth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x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v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pir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ri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are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3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87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751-76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329288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64/rccm.201206-0990OC]</w:t>
      </w:r>
    </w:p>
    <w:p w14:paraId="273A7CFB" w14:textId="4021845C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6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itev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pprit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-Shafe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in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schöp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ntho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ul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nocy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ffick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xsackie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3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yocarditi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rans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7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249-126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818670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sctm.16-0353]</w:t>
      </w:r>
    </w:p>
    <w:p w14:paraId="09D96534" w14:textId="7785B84F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6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v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9N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vi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uenz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us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7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5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779319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16-0395-z]</w:t>
      </w:r>
    </w:p>
    <w:p w14:paraId="740C4252" w14:textId="29B48B6E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6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oy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uo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P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o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H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u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icho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ir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S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CW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lica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mbil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tenu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uenz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A(</w:t>
      </w:r>
      <w:proofErr w:type="gramEnd"/>
      <w:r w:rsidRPr="006C66E4">
        <w:rPr>
          <w:rFonts w:ascii="Book Antiqua" w:eastAsia="Book Antiqua" w:hAnsi="Book Antiqua" w:cs="Book Antiqua"/>
          <w:color w:val="000000"/>
        </w:rPr>
        <w:t>H5N1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us-Assoc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fec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19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86-19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08507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93/infdis/jiy478]</w:t>
      </w:r>
    </w:p>
    <w:p w14:paraId="15593A1B" w14:textId="3BFA265A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6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hmed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R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we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bb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k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tch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da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moux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w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tchw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W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r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ag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rui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osphory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6K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TORC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w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40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83360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38/s41598-019-39410-z]</w:t>
      </w:r>
    </w:p>
    <w:p w14:paraId="1B16CA18" w14:textId="06070070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6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Broekma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W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atngali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oij-Eij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ostendor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elof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u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ol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emstr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NF-α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β-activ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irw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a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tr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der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pir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7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675387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2931-015-0316-1]</w:t>
      </w:r>
    </w:p>
    <w:p w14:paraId="5453BB9B" w14:textId="51468DC6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6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ia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i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o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feron-γ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dia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sup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-lymphocy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tro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Hematolog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3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4-4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858135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80/10245332.2017.1333245]</w:t>
      </w:r>
    </w:p>
    <w:p w14:paraId="2B510EB0" w14:textId="17527A45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6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Ta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XD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ns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M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rovesic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tenu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d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RN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7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5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849-185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837656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stem.2619]</w:t>
      </w:r>
    </w:p>
    <w:p w14:paraId="5FAD468F" w14:textId="1D1FBE79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lastRenderedPageBreak/>
        <w:t>6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English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r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eld-Corbet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h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P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FN-gam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NF-alph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l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ul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mod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Let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07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10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91-10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750710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imlet.2007.04.001]</w:t>
      </w:r>
    </w:p>
    <w:p w14:paraId="1578C6E0" w14:textId="453E9E35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7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Fa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X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bot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l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v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tth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Stromal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olu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x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4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5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95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875-88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611650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4049/jimmunol.1500244]</w:t>
      </w:r>
    </w:p>
    <w:p w14:paraId="55723A91" w14:textId="2121E2C9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7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Wa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G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ber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I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bs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ynuren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i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D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tabolit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ro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SG-6-med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sup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Death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Diff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5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209-122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23806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38/s41418-017-0006-2]</w:t>
      </w:r>
    </w:p>
    <w:p w14:paraId="1A3DB98D" w14:textId="2D290FBF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7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Hu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ocy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-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ract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qui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polysacchari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vo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7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6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712987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16-0320-5]</w:t>
      </w:r>
    </w:p>
    <w:p w14:paraId="4D0406C7" w14:textId="09C78D39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7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Prieto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P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ti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llanuev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llarro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dwar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liot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tt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ed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z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l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trin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n-cano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iogen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arton'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el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WJ-MSC)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7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824186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17-0494-5]</w:t>
      </w:r>
    </w:p>
    <w:p w14:paraId="2E84CEBF" w14:textId="7EEE9D7E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7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erkic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gn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ban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rd-A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sters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tulakowsk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url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sha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avana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ff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mbil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tenu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ystem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p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itone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l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xygenase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t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nesthesiolog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32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40-15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176415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97/ALN.0000000000003018]</w:t>
      </w:r>
    </w:p>
    <w:p w14:paraId="37FC2FAF" w14:textId="0A828F0A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7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erkic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sters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mes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gn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oy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ban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tulakowsk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avana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ff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icac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mbilical-Cord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.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o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neumosepsi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120057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390/jcm8060847]</w:t>
      </w:r>
    </w:p>
    <w:p w14:paraId="60BE0C30" w14:textId="3D884E66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lastRenderedPageBreak/>
        <w:t>7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Gambl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R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re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zi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nderwoo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s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asmink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ud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copoulo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d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iopoietin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permeabi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tr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rge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unction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irc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0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87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603-60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100956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61/01.res.87.7.603]</w:t>
      </w:r>
    </w:p>
    <w:p w14:paraId="75E66F71" w14:textId="313DE6A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7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Xu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-b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iopoietin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e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polysacchari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ath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0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1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72-48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821373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path.2302]</w:t>
      </w:r>
    </w:p>
    <w:p w14:paraId="244E325F" w14:textId="43AD47F9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7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halaby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M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-Sh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d-Alla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li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O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li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oud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tteleb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anfa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-Ass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delazi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ain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xida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e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scherich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li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ytotherap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4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764-77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452517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jcyt.2013.12.006]</w:t>
      </w:r>
    </w:p>
    <w:p w14:paraId="66EF24C6" w14:textId="3352EFE6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7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unir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s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ru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i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au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lasche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eig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n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harffetter-Kochane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LR4-depend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ap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celera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o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alin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MBO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1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4877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16277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5252/embr.201948777]</w:t>
      </w:r>
    </w:p>
    <w:p w14:paraId="7F62BDF5" w14:textId="63DD010A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8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h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ndez-Ferr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h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rbin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u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in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enet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m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geni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nocy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mig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on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ircul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ll-lik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gand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mmun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1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590-60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145830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immuni.2011.02.016]</w:t>
      </w:r>
    </w:p>
    <w:p w14:paraId="0A1E4DC7" w14:textId="61F7C03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8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Petr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RM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ck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hn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mitr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rudere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lo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s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randa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-Resid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ul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tu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ll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-Regenera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por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7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985-99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878107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stemcr.2017.06.020]</w:t>
      </w:r>
    </w:p>
    <w:p w14:paraId="479A82D1" w14:textId="600A3D69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8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ao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YX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el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M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ipo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tenu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lmona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u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seudomon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eruginos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produ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stagland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2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5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3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331-234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578845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stem.1996]</w:t>
      </w:r>
    </w:p>
    <w:p w14:paraId="0D995642" w14:textId="00B7ED4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proofErr w:type="gramStart"/>
      <w:r w:rsidRPr="006C66E4">
        <w:rPr>
          <w:rFonts w:ascii="Book Antiqua" w:eastAsia="Book Antiqua" w:hAnsi="Book Antiqua" w:cs="Book Antiqua"/>
          <w:color w:val="000000"/>
        </w:rPr>
        <w:lastRenderedPageBreak/>
        <w:t>8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gard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akra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ric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.</w:t>
      </w:r>
      <w:proofErr w:type="gramEnd"/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PGE(</w:t>
      </w:r>
      <w:proofErr w:type="gramEnd"/>
      <w:r w:rsidRPr="006C66E4">
        <w:rPr>
          <w:rFonts w:ascii="Book Antiqua" w:eastAsia="Book Antiqua" w:hAnsi="Book Antiqua" w:cs="Book Antiqua"/>
          <w:color w:val="000000"/>
        </w:rPr>
        <w:t>2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p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n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cos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Fron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fec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icrobi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3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397100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389/fcimb.2013.00045]</w:t>
      </w:r>
    </w:p>
    <w:p w14:paraId="4E8EDCA5" w14:textId="78189A8C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8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rango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C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erta-Ari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ino-Tamay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boleda-Tor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onzále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Á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plant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te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ur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eriment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acoccidioidomyc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acerb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ron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lmona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ons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yc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5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884-89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25320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93/mmy/myx128]</w:t>
      </w:r>
    </w:p>
    <w:p w14:paraId="59B38865" w14:textId="011875E5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8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chwartz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YS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logorodtse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limono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rednichenk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stylniko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rasno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C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ï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MSC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ppres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poly(</w:t>
      </w:r>
      <w:proofErr w:type="gramEnd"/>
      <w:r w:rsidRPr="006C66E4">
        <w:rPr>
          <w:rFonts w:ascii="Book Antiqua" w:eastAsia="Book Antiqua" w:hAnsi="Book Antiqua" w:cs="Book Antiqua"/>
          <w:color w:val="000000"/>
        </w:rPr>
        <w:t>A:U)-condition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uberculosi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(Edinb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01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30-13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786538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tube.2016.09.005]</w:t>
      </w:r>
    </w:p>
    <w:p w14:paraId="57847E74" w14:textId="3D94372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8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ohnso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ER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tth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demiolog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esi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eros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ul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Drug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Deli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3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43-25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07355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89/jamp.2009.0775]</w:t>
      </w:r>
    </w:p>
    <w:p w14:paraId="10F41A56" w14:textId="0D6D7A75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8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taba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higak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eis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ek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tth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B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eratinocy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a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nmitogen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chanism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hysi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Lung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hysi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02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83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163-L16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206057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52/ajplung.00396.2001]</w:t>
      </w:r>
    </w:p>
    <w:p w14:paraId="7FA301D2" w14:textId="46AA5202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8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Esquivel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shr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n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ethara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hmoo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rivastav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ssi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p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VID-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v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1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7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44-15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74089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7/s12015-020-10017-6]</w:t>
      </w:r>
    </w:p>
    <w:p w14:paraId="2B89D86A" w14:textId="0F4FE4E8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8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Knudse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ch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romechani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uct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fact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ponent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Histoch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50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661-67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39011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7/s00418-018-1747-9]</w:t>
      </w:r>
    </w:p>
    <w:p w14:paraId="62402F8D" w14:textId="0940C512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proofErr w:type="gramStart"/>
      <w:r w:rsidRPr="006C66E4">
        <w:rPr>
          <w:rFonts w:ascii="Book Antiqua" w:eastAsia="Book Antiqua" w:hAnsi="Book Antiqua" w:cs="Book Antiqua"/>
          <w:color w:val="000000"/>
        </w:rPr>
        <w:t>9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owery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NT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erzi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T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ls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proofErr w:type="gramEnd"/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urr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rob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ur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57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077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50522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cpsurg.2020.100777]</w:t>
      </w:r>
    </w:p>
    <w:p w14:paraId="536D1448" w14:textId="4EF364E0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proofErr w:type="gramStart"/>
      <w:r w:rsidRPr="006C66E4">
        <w:rPr>
          <w:rFonts w:ascii="Book Antiqua" w:eastAsia="Book Antiqua" w:hAnsi="Book Antiqua" w:cs="Book Antiqua"/>
          <w:color w:val="000000"/>
        </w:rPr>
        <w:lastRenderedPageBreak/>
        <w:t>9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Wynn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BM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o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nc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o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at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C.</w:t>
      </w:r>
      <w:proofErr w:type="gramEnd"/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Reg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diu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nn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kin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mokines.</w:t>
      </w:r>
      <w:proofErr w:type="gramEnd"/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Fron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7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76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879100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389/fimmu.2017.00766]</w:t>
      </w:r>
    </w:p>
    <w:p w14:paraId="1AAFE2C1" w14:textId="0AFB055C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9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e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W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pt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riko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tth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logene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oxin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x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v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fu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roc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Nat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cad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U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i/>
          <w:iCs/>
          <w:color w:val="000000"/>
        </w:rPr>
        <w:t>A</w:t>
      </w:r>
      <w:proofErr w:type="gramEnd"/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0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0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6357-1636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972100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73/pnas.0907996106]</w:t>
      </w:r>
    </w:p>
    <w:p w14:paraId="689ABC5C" w14:textId="23A7EA27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9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elior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kine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air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-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eratinocy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-depend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I3K/Akt/m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a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wa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3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755-376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703576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892/mmr.2016.5004]</w:t>
      </w:r>
    </w:p>
    <w:p w14:paraId="133902BF" w14:textId="6F10A70D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9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Fa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X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yrinc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tth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W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logene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to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meabi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ultu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yp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iopoietin-1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h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85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6211-2622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55451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74/jbc.M110.119917]</w:t>
      </w:r>
    </w:p>
    <w:p w14:paraId="0D2B0D64" w14:textId="7B46BD26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9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Ya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B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Synergis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-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G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G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abili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rri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polysacchari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im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c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way.</w:t>
      </w:r>
      <w:proofErr w:type="gramEnd"/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5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5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667464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15-0257-0]</w:t>
      </w:r>
    </w:p>
    <w:p w14:paraId="47AD6B0D" w14:textId="408E7C6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9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Ya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m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Contribu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FT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lui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ear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x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I3K/Ak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w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proofErr w:type="gramEnd"/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iator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flam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3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013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86262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376656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55/2013/862628]</w:t>
      </w:r>
    </w:p>
    <w:p w14:paraId="62F0B4A0" w14:textId="6AE19FB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9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Wa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Q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m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W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x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(4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diu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nne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,K-ATPas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lui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earanc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pir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3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4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610-61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347062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65/rcmb.2012-0274OC]</w:t>
      </w:r>
    </w:p>
    <w:p w14:paraId="474E5556" w14:textId="18440DE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9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B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F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o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x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eliora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lui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ear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turb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polysaccharide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aquapor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P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a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wa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orac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599-360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155906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21037/jtd.2019.08.86]</w:t>
      </w:r>
    </w:p>
    <w:p w14:paraId="232C9DB5" w14:textId="60F4F16D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9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h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Z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o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Sun</w:t>
      </w:r>
      <w:proofErr w:type="gramEnd"/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xinA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tenua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ncreatitis-assoc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ul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QP-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MP-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apopt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KC/SSeCKS-med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-act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03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78-8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21966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molimm.2018.09.003]</w:t>
      </w:r>
    </w:p>
    <w:p w14:paraId="01AAFDF4" w14:textId="26366A21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0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Grumbach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uyn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ir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rba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XA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imula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O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ectr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ist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irw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16HBE14o-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hysi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Lung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hysi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0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9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101-L10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884944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52/ajplung.00018.2008]</w:t>
      </w:r>
    </w:p>
    <w:p w14:paraId="17DD1AE9" w14:textId="2A5FE39F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0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Kellner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onepal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rivastav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emsko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lac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M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a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ogene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ALI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ir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tre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yndro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ARDS)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dv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xp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7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967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5-13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04708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7/978-3-319-63245-2_8]</w:t>
      </w:r>
    </w:p>
    <w:p w14:paraId="185E2900" w14:textId="51D0FD0C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proofErr w:type="gramStart"/>
      <w:r w:rsidRPr="006C66E4">
        <w:rPr>
          <w:rFonts w:ascii="Book Antiqua" w:eastAsia="Book Antiqua" w:hAnsi="Book Antiqua" w:cs="Book Antiqua"/>
          <w:color w:val="000000"/>
        </w:rPr>
        <w:t>10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Zorov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B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uhaszov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llot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J.</w:t>
      </w:r>
      <w:proofErr w:type="gramEnd"/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tochond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a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xy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pec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ROS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S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leas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hysi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4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9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909-95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498700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52/physrev.00026.2013]</w:t>
      </w:r>
    </w:p>
    <w:p w14:paraId="6F57B2FF" w14:textId="3416A500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0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he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X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u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x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tenua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rf2-med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-cadher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irw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Free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adic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93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52-6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684561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freeradbiomed.2016.01.026]</w:t>
      </w:r>
    </w:p>
    <w:p w14:paraId="127AE437" w14:textId="616690A6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0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Ya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X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O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X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x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eliora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polysaccharide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imul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lifera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popt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-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i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pir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0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9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143894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2931-019-1158-z]</w:t>
      </w:r>
    </w:p>
    <w:p w14:paraId="0F91C3F6" w14:textId="069AC286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0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ascon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I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der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iraud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pi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nier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ilip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llar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rin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ussolin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e-2-depend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ho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c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ticipa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ti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igge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iopoietin-1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loo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03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02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482-249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281686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2/blood-2003-03-0670]</w:t>
      </w:r>
    </w:p>
    <w:p w14:paraId="66176DC3" w14:textId="0159614F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lastRenderedPageBreak/>
        <w:t>10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ammoto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T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ik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mmo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llag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stoslavsk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gb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khat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P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iopoietin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quir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19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hoGA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ain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sc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ak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vo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h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07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82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3910-2391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756270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74/jbc.M702169200]</w:t>
      </w:r>
    </w:p>
    <w:p w14:paraId="2BDAB0ED" w14:textId="5647469A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0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he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QH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a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twe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tor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meabi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ac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ocy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tro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5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588892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15-0025-1]</w:t>
      </w:r>
    </w:p>
    <w:p w14:paraId="7FC23AD4" w14:textId="4982193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0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Ya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sc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s-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ract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lay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si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vo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iator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flam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01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34793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731339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55/2016/2347938]</w:t>
      </w:r>
    </w:p>
    <w:p w14:paraId="5957C2D6" w14:textId="6B7F9758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0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Hu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H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lmona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u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utophag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2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286-229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765802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80/15548627.2016.1230584]</w:t>
      </w:r>
    </w:p>
    <w:p w14:paraId="16DA7445" w14:textId="7844241D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proofErr w:type="gramStart"/>
      <w:r w:rsidRPr="006C66E4">
        <w:rPr>
          <w:rFonts w:ascii="Book Antiqua" w:eastAsia="Book Antiqua" w:hAnsi="Book Antiqua" w:cs="Book Antiqua"/>
          <w:color w:val="000000"/>
        </w:rPr>
        <w:t>11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he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WX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o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o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G.</w:t>
      </w:r>
      <w:proofErr w:type="gramEnd"/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rovesic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arton'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el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tophag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elior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live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R-100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1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16909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20-01617-7]</w:t>
      </w:r>
    </w:p>
    <w:p w14:paraId="55AB3D74" w14:textId="373B86C9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1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Taked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menic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kamo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hin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e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iraish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erad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therl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elf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W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Activ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70S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nase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ss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air.</w:t>
      </w:r>
      <w:proofErr w:type="gramEnd"/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rans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7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551-55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73089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sctm.17-0200]</w:t>
      </w:r>
    </w:p>
    <w:p w14:paraId="2561626F" w14:textId="30B876A7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1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Islam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N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m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stphal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wlan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uadr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hattachary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hattachary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tochond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f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-marrow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lmona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ain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Na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2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759-76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250448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38/nm.2736]</w:t>
      </w:r>
    </w:p>
    <w:p w14:paraId="240A0741" w14:textId="3940A110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lastRenderedPageBreak/>
        <w:t>11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hmad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T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kherje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tnai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um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n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um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h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war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h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rhanpurk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baliraj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hos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raw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ro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ula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tochond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por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&amp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c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icac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MBO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4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3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994-101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443122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embj.201386030]</w:t>
      </w:r>
    </w:p>
    <w:p w14:paraId="2FC514AB" w14:textId="5ACD07F9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1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a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X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Z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B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p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yros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n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R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ilita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a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i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ranspl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5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561-157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653117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727/096368915X689776]</w:t>
      </w:r>
    </w:p>
    <w:p w14:paraId="36B6A59C" w14:textId="2556BAB7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1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wnregu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pp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a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tenu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polysaccharide</w:t>
      </w:r>
      <w:r w:rsidRPr="006C66E4">
        <w:rPr>
          <w:rFonts w:ascii="Book Antiqua" w:eastAsia="Book Antiqua" w:hAnsi="Book Antiqua" w:cs="Book Antiqua"/>
          <w:color w:val="000000"/>
        </w:rPr>
        <w:noBreakHyphen/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ir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tre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yndrom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43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241-125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62865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892/ijmm.2018.4047]</w:t>
      </w:r>
    </w:p>
    <w:p w14:paraId="17FC2213" w14:textId="76D684F6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1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El-Shennawy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F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d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a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dw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del-Hame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am-Eld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-Ashk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u-Zahr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ar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eriment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histosomia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.</w:t>
      </w:r>
      <w:proofErr w:type="gramEnd"/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arasit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5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01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587-59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601030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645/15-754.1]</w:t>
      </w:r>
    </w:p>
    <w:p w14:paraId="3EB3E28F" w14:textId="05E3AD1A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1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iu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bin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or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irp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N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it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7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731-174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25725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892/mmr.2017.8096]</w:t>
      </w:r>
    </w:p>
    <w:p w14:paraId="16074F82" w14:textId="6F8AE466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1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Zha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GZ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L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v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mbil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d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brosis/cirrhosi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7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3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8152-816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29065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748/wjg.v23.i46.8152]</w:t>
      </w:r>
    </w:p>
    <w:p w14:paraId="3181F39D" w14:textId="29E207E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Zhou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lp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ar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ne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ft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g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bin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fung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MC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Ophthalm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9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2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172700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2886-019-1235-6]</w:t>
      </w:r>
    </w:p>
    <w:p w14:paraId="616B8927" w14:textId="2DDF6F25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lastRenderedPageBreak/>
        <w:t>12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Itab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N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on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tanab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okobat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k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sak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akut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rimo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iot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vers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stablish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br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C-2-enginee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eet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684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104874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38/s41598-019-43298-0]</w:t>
      </w:r>
    </w:p>
    <w:p w14:paraId="75798311" w14:textId="6AFECC6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2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a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X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Z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B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nt/β-caten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al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a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u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polysacchari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5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6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588939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15-0060-y]</w:t>
      </w:r>
    </w:p>
    <w:p w14:paraId="51A62494" w14:textId="7DB826C3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2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iu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nt5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ncano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nt/JN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nt/PK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a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ribu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yp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tro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Lo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4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9022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465809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371/journal.pone.0090229]</w:t>
      </w:r>
    </w:p>
    <w:p w14:paraId="6DD60FEA" w14:textId="2D65E32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2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iu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R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B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no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w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yp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fe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ist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xida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es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tro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hysi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3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2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270-128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315494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jcp.24282]</w:t>
      </w:r>
    </w:p>
    <w:p w14:paraId="482D6F28" w14:textId="3DA97116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2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h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i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nt/β-Caten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a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id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ioch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5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1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532-153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554650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jcb.25069]</w:t>
      </w:r>
    </w:p>
    <w:p w14:paraId="120E21C8" w14:textId="024AA057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2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Fa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lmona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irw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u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ene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air.</w:t>
      </w:r>
      <w:proofErr w:type="gramEnd"/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0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6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179140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19-1452-1]</w:t>
      </w:r>
    </w:p>
    <w:p w14:paraId="4332BDBD" w14:textId="6B21904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2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To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o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el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brobla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-1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FGF-10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biliz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-resid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ain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164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686933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38/srep21642]</w:t>
      </w:r>
    </w:p>
    <w:p w14:paraId="0CA5CB76" w14:textId="1A109AB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2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he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X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o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gal-α7nACh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a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ene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brobla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1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air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3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52225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20-01757-w]</w:t>
      </w:r>
    </w:p>
    <w:p w14:paraId="4F7B3280" w14:textId="731EC6B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2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ilv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D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pes-Pachec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H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ru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l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liveir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is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pelozz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ra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los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irne-Li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cc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M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ipo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l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tig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t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g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eriment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ir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tre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yndrom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ri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are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4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132-e14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11699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97/CCM.0000000000002833]</w:t>
      </w:r>
    </w:p>
    <w:p w14:paraId="444D4106" w14:textId="415A9E32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2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o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H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nmo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ruok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riuch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dentific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moattra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vol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ra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s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u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ion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r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1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85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1069-1107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181360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28/JVI.05318-11]</w:t>
      </w:r>
    </w:p>
    <w:p w14:paraId="62C46BED" w14:textId="7E1199F8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3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arocc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TF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uz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lv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ane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cantar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zeved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str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ambir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ar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ibeiro-dos-Santo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plant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ipo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eriment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ron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gas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rdiopath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rq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ra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ardi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3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00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60-46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356809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5935/abc.20130058]</w:t>
      </w:r>
    </w:p>
    <w:p w14:paraId="246D60C1" w14:textId="3EB54C79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3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ilv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N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eit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uz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zeved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sconcelo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rvalh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ar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nto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R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myocard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plant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rdia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yocardit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ron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g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rdiomyopath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4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5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8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498486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crt470]</w:t>
      </w:r>
    </w:p>
    <w:p w14:paraId="1325970B" w14:textId="6A39B7C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3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Hammam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OA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khafi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t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nsou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maz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delsala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enaw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-Khatib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arton'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elly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bin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aziquant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histoso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nsoni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brosi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100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687622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38/srep21005]</w:t>
      </w:r>
    </w:p>
    <w:p w14:paraId="24204D0D" w14:textId="48250850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3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Xu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lie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br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histoso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aponicum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xp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(Maywood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2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37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585-59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267801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258/ebm.2012.011362]</w:t>
      </w:r>
    </w:p>
    <w:p w14:paraId="0638AD37" w14:textId="0B7EC606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lastRenderedPageBreak/>
        <w:t>13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Zanganeh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E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ud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avar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ssein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hosrojerd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e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ven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ipo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on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ishman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jor-inf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LB/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Let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1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97-10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162263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imlet.2019.10.008]</w:t>
      </w:r>
    </w:p>
    <w:p w14:paraId="4759C104" w14:textId="5B68DF95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3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Bulut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Ö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Ürs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İ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tra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sicles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i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modulat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ain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toimmun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to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orde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RS-CoV-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urk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4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73-28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59536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906/biy-2002-79]</w:t>
      </w:r>
    </w:p>
    <w:p w14:paraId="594E8C78" w14:textId="282163B5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3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Harrell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R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ovic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jono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senijev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olarev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osom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tra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sic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med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183568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390/cells8121605]</w:t>
      </w:r>
    </w:p>
    <w:p w14:paraId="356FC584" w14:textId="0C18AC4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3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arab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rn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guy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TT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Emerg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osom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agn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w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s.</w:t>
      </w:r>
      <w:proofErr w:type="gramEnd"/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36581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390/cells9051111]</w:t>
      </w:r>
    </w:p>
    <w:p w14:paraId="1BF91E57" w14:textId="60F3E3C9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3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ardpour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midie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leahma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arifza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ghikhan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harv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a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twe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tra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sic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tin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ent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hysi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3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8249-825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37810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jcp.27669]</w:t>
      </w:r>
    </w:p>
    <w:p w14:paraId="3F0DAAB9" w14:textId="3EF9213C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3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Wa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tra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sic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levi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f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R-27a-3p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ri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are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4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599-e61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31760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97/CCM.0000000000004315]</w:t>
      </w:r>
    </w:p>
    <w:p w14:paraId="0A5B611D" w14:textId="66AC732E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4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o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os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R-146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ribu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icac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leukin-1β-Pri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ain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psi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7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5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208-122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809068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stem.2564]</w:t>
      </w:r>
    </w:p>
    <w:p w14:paraId="6EA94A35" w14:textId="1FC60B86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4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Varkouh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K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erk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mes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gn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oy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ban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sters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p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Z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nto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url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ff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Extra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sic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feron-γ-pri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mbil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Escherich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li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ts.</w:t>
      </w:r>
      <w:proofErr w:type="gramEnd"/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nesthesiolog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30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778-79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87015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97/ALN.0000000000002655]</w:t>
      </w:r>
    </w:p>
    <w:p w14:paraId="6F90C7B1" w14:textId="41465122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proofErr w:type="gramStart"/>
      <w:r w:rsidRPr="006C66E4">
        <w:rPr>
          <w:rFonts w:ascii="Book Antiqua" w:eastAsia="Book Antiqua" w:hAnsi="Book Antiqua" w:cs="Book Antiqua"/>
          <w:color w:val="000000"/>
        </w:rPr>
        <w:t>14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Zhu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YG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bot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ns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tth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W.</w:t>
      </w:r>
      <w:proofErr w:type="gramEnd"/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rovesic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scherich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oxin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.</w:t>
      </w:r>
      <w:proofErr w:type="gramEnd"/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4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2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16-12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393981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stem.1504]</w:t>
      </w:r>
    </w:p>
    <w:p w14:paraId="2049B5A2" w14:textId="0238E23E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4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Hao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Q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dapat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ns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a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o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W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tra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sic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cre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.</w:t>
      </w:r>
      <w:proofErr w:type="gramEnd"/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03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961-197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145167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4049/jimmunol.1801534]</w:t>
      </w:r>
    </w:p>
    <w:p w14:paraId="46C9C3B8" w14:textId="6AA4DF1D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proofErr w:type="gramStart"/>
      <w:r w:rsidRPr="006C66E4">
        <w:rPr>
          <w:rFonts w:ascii="Book Antiqua" w:eastAsia="Book Antiqua" w:hAnsi="Book Antiqua" w:cs="Book Antiqua"/>
          <w:color w:val="000000"/>
        </w:rPr>
        <w:t>14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aek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okomiz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dentifica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gnalin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TB</w:t>
      </w:r>
      <w:r w:rsidRPr="006C66E4">
        <w:rPr>
          <w:rFonts w:ascii="Book Antiqua" w:eastAsia="Book Antiqua" w:hAnsi="Book Antiqua" w:cs="Book Antiqua"/>
          <w:color w:val="000000"/>
          <w:vertAlign w:val="subscript"/>
        </w:rPr>
        <w:t>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s.</w:t>
      </w:r>
      <w:proofErr w:type="gramEnd"/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emin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7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3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-3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04202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smim.2017.07.010]</w:t>
      </w:r>
    </w:p>
    <w:p w14:paraId="456648B4" w14:textId="22B671ED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4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ton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L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ber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m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i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r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uba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ar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K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tra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sic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tenu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chemia-reperfu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ondition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n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ft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ircul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ath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pir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7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1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26873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2931-017-0704-9]</w:t>
      </w:r>
    </w:p>
    <w:p w14:paraId="7FFFF994" w14:textId="7A9F7481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4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Wa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rovesic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abiliz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rri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d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ocy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HGF)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7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1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896968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17-0662-7]</w:t>
      </w:r>
    </w:p>
    <w:p w14:paraId="1A169AF4" w14:textId="3CA39D1C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4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Khatr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ichards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ul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tra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sic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tenu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uenz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us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i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37863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18-0774-8]</w:t>
      </w:r>
    </w:p>
    <w:p w14:paraId="7043439A" w14:textId="61A5349C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4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Qia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X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u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os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roRN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mbil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it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rans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5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190-120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749656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5966/sctm.2015-0348]</w:t>
      </w:r>
    </w:p>
    <w:p w14:paraId="5F85574A" w14:textId="0FCDB6E6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4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Zhao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osom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tenu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-GaIN/LPS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ocy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popt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tophag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tro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Drug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D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Deve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3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887-289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169532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2147/DDDT.S220190]</w:t>
      </w:r>
    </w:p>
    <w:p w14:paraId="1972A4E7" w14:textId="56269A42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lastRenderedPageBreak/>
        <w:t>15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Gu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X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osom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mbil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levi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yocardit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PK/mTOR-med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tophag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lux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wa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7515-753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42496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11/jcmm.15378]</w:t>
      </w:r>
    </w:p>
    <w:p w14:paraId="5E2CDE6D" w14:textId="642C4965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5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effun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E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udenciatt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ro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MSc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ome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ssi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ateg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nsive-c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VID-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Hypothe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42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976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37136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mehy.2020.109769]</w:t>
      </w:r>
    </w:p>
    <w:p w14:paraId="7A5DD163" w14:textId="487F701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5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u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VY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-Condition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diu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popt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soci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F-κB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w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oxin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106032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390/ijms20092208]</w:t>
      </w:r>
    </w:p>
    <w:p w14:paraId="7C36C257" w14:textId="03912F29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5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sam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T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hi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mko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g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sak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akur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zuk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am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kamor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amat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gab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segaw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tsuyak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eptococc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neumonia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lmona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ytotherap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0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2-31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39730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jcyt.2018.01.003]</w:t>
      </w:r>
    </w:p>
    <w:p w14:paraId="5BCA7BB7" w14:textId="559DAC16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5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Hayes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url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sters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van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'Too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ff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o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minish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ove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llow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ntilator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tensive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are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x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5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647233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40635-015-0065-y]</w:t>
      </w:r>
    </w:p>
    <w:p w14:paraId="01F8FBEB" w14:textId="639C82C1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5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Park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u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tth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W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rovesic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x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v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fu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.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o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neumoni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orax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7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3-5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07618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36/thoraxjnl-2018-211576]</w:t>
      </w:r>
    </w:p>
    <w:p w14:paraId="47E51114" w14:textId="7F62945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5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artínez-González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I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c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scla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ren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lced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ekeland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ru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ll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M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3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agoni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lu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-like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tenu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oxin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pir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3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49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552-56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365657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65/rcmb.2012-0406OC]</w:t>
      </w:r>
    </w:p>
    <w:p w14:paraId="39CD1AA3" w14:textId="2078C430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lastRenderedPageBreak/>
        <w:t>15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ha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BCL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W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K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33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lerg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spective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Fron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0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6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88662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389/fimmu.2019.00364]</w:t>
      </w:r>
    </w:p>
    <w:p w14:paraId="0C83BF0D" w14:textId="4B685685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5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he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X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xygenase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elior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polysaccharide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t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hysi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3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7301-73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36255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jcp.27488]</w:t>
      </w:r>
    </w:p>
    <w:p w14:paraId="3545156A" w14:textId="1829093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proofErr w:type="gramStart"/>
      <w:r w:rsidRPr="006C66E4">
        <w:rPr>
          <w:rFonts w:ascii="Book Antiqua" w:eastAsia="Book Antiqua" w:hAnsi="Book Antiqua" w:cs="Book Antiqua"/>
          <w:color w:val="000000"/>
        </w:rPr>
        <w:t>15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e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H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cCart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k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war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J.</w:t>
      </w:r>
      <w:proofErr w:type="gramEnd"/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ven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iopoiet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Lo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07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26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780335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371/journal.pmed.0040269]</w:t>
      </w:r>
    </w:p>
    <w:p w14:paraId="3653461F" w14:textId="20CCC1C0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6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he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i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Qiu</w:t>
      </w:r>
      <w:proofErr w:type="gramEnd"/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GFβ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ac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17/Tre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l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1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69891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20-01826-0]</w:t>
      </w:r>
    </w:p>
    <w:p w14:paraId="33B5D919" w14:textId="0735B9E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6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Zhao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YF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i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Z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L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-b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GF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e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polysacchari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.</w:t>
      </w:r>
      <w:proofErr w:type="gramEnd"/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ur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v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harmac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5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9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857-86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5807440</w:t>
      </w:r>
      <w:r w:rsidR="00035F64">
        <w:rPr>
          <w:rFonts w:ascii="Book Antiqua" w:eastAsia="Book Antiqua" w:hAnsi="Book Antiqua" w:cs="Book Antiqua"/>
          <w:color w:val="000000"/>
        </w:rPr>
        <w:t>]</w:t>
      </w:r>
    </w:p>
    <w:p w14:paraId="625652A5" w14:textId="7F7C6698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proofErr w:type="gramStart"/>
      <w:r w:rsidRPr="006C66E4">
        <w:rPr>
          <w:rFonts w:ascii="Book Antiqua" w:eastAsia="Book Antiqua" w:hAnsi="Book Antiqua" w:cs="Book Antiqua"/>
          <w:color w:val="000000"/>
        </w:rPr>
        <w:t>16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Zhao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YF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i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L.</w:t>
      </w:r>
      <w:proofErr w:type="gramEnd"/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-bas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velopment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cus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e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polysacchari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.</w:t>
      </w:r>
      <w:proofErr w:type="gramEnd"/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4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583-158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457334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892/mmr.2014.1988]</w:t>
      </w:r>
    </w:p>
    <w:p w14:paraId="24AD777C" w14:textId="627EB420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6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e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S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TOR/STAT-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wa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dia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-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ocy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ain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polysaccharide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sc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rri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ysfun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poptosi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ioch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20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637-365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24289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2/jcb.27642]</w:t>
      </w:r>
    </w:p>
    <w:p w14:paraId="2DCD86F9" w14:textId="1488D2D6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6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Zha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X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130/E2F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ilita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a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PS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D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0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7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84190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19-1169-1]</w:t>
      </w:r>
    </w:p>
    <w:p w14:paraId="40BFB767" w14:textId="2E0FAEAF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6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Ima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ub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r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d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ong-Po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rackow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kamiz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hli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lutsk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i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nning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M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iotensin-conver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zy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ilur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Nat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05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43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12-11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600107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38/nature03712]</w:t>
      </w:r>
    </w:p>
    <w:p w14:paraId="15EBC60F" w14:textId="5375260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6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H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iotensin-Conver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zy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c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polysaccharide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ranspl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5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699-171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529135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727/096368914X685087]</w:t>
      </w:r>
    </w:p>
    <w:p w14:paraId="1119E68C" w14:textId="0F07FE79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6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W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o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siliev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r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masundar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lliv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zuriag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een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o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rz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iotensin-conver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zy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onaviru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Nat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03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42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50-45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464738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38/nature02145]</w:t>
      </w:r>
    </w:p>
    <w:p w14:paraId="29AE4C12" w14:textId="2364A1D0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6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N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W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i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iotensin-conver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zy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ACE2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VID-19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ri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2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66065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054-020-03120-0]</w:t>
      </w:r>
    </w:p>
    <w:p w14:paraId="1EA925C2" w14:textId="57F6FBFA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6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b/>
          <w:bCs/>
          <w:color w:val="000000"/>
        </w:rPr>
        <w:t>Yang</w:t>
      </w:r>
      <w:proofErr w:type="gramEnd"/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X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P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XCR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ilita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t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h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5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90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994-200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549287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74/jbc.M114.605063]</w:t>
      </w:r>
    </w:p>
    <w:p w14:paraId="5A1A476F" w14:textId="1EE8FEBC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7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Ha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o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-Prostanoi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tenu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Hu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Gene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7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621-63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715885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89/hum.2016.003]</w:t>
      </w:r>
    </w:p>
    <w:p w14:paraId="778AD665" w14:textId="543923A1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C66E4">
        <w:rPr>
          <w:rFonts w:ascii="Book Antiqua" w:eastAsia="Book Antiqua" w:hAnsi="Book Antiqua" w:cs="Book Antiqua"/>
          <w:color w:val="000000"/>
        </w:rPr>
        <w:t>17</w:t>
      </w:r>
      <w:r w:rsidR="00161231" w:rsidRPr="006C66E4">
        <w:rPr>
          <w:rFonts w:ascii="Book Antiqua" w:eastAsia="Book Antiqua" w:hAnsi="Book Antiqua" w:cs="Book Antiqua"/>
          <w:color w:val="000000"/>
        </w:rPr>
        <w:t>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lmeid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R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ir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sconcelo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rbos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P-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imul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/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ruitment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por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66-47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705231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stemcr.2016.02.012]</w:t>
      </w:r>
    </w:p>
    <w:p w14:paraId="5B0067ED" w14:textId="2456576D" w:rsidR="00161231" w:rsidRPr="006C66E4" w:rsidRDefault="00161231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7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he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Z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ene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ific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XCR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er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nefi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radiation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cositi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Death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2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44510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38/s41419-018-0310-x]</w:t>
      </w:r>
    </w:p>
    <w:p w14:paraId="244FDAFA" w14:textId="15D3A1FC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7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Bustos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L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leih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y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nnenber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nnenber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iurb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ro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cVer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l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aminsk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j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a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ilit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leuk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IL)-1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R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ve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rans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3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884-89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408941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5966/sctm.2013-0033]</w:t>
      </w:r>
    </w:p>
    <w:p w14:paraId="26906D15" w14:textId="702276C5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7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Rodriguez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nd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hammadipo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arad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amuchek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nci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eb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condition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lie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gm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109672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390/cells8050462]</w:t>
      </w:r>
    </w:p>
    <w:p w14:paraId="0DB58451" w14:textId="4BFAFC71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7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aldañ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nsiam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llé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nceb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rcía-R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labo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regul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llow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lu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0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5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76031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19-1156-6]</w:t>
      </w:r>
    </w:p>
    <w:p w14:paraId="07A1C80F" w14:textId="38AC424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7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v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GF-β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mbil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d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bronect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du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te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polysaccharide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681-169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735781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892/mmr.2016.5416]</w:t>
      </w:r>
    </w:p>
    <w:p w14:paraId="64849681" w14:textId="63CD6210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7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ilv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D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pes-Pachec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str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tok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Z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ivel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ori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pelozz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ra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tfil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uz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i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a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cc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M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icosapentaeno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i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ipo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t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g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eriment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psi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0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6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144367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19-1365-z]</w:t>
      </w:r>
    </w:p>
    <w:p w14:paraId="4D8EAF66" w14:textId="54774BD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7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paggiar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GM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pobianc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cchett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ngar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rett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-natu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ll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actions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vide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pa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ll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ere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2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K-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lifera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loo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0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07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484-149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623942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2/blood-2005-07-2775]</w:t>
      </w:r>
    </w:p>
    <w:p w14:paraId="75EBC267" w14:textId="3BF49BEA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lastRenderedPageBreak/>
        <w:t>17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asalov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OV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snov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I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limov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motyu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ozlo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vanov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yushin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utorin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akirov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rovlyansk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n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vano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ush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enetical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ifi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n-Structu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it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ons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accin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(Basel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02423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390/vaccines8010062]</w:t>
      </w:r>
    </w:p>
    <w:p w14:paraId="708DEE43" w14:textId="7EEF3281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8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e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S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M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ncRNA-p2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pac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ypox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conditionin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8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35932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18-1031-x]</w:t>
      </w:r>
    </w:p>
    <w:p w14:paraId="0FFA827E" w14:textId="65EFAE0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proofErr w:type="gramStart"/>
      <w:r w:rsidRPr="006C66E4">
        <w:rPr>
          <w:rFonts w:ascii="Book Antiqua" w:eastAsia="Book Antiqua" w:hAnsi="Book Antiqua" w:cs="Book Antiqua"/>
          <w:color w:val="000000"/>
        </w:rPr>
        <w:t>18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nteb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B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drigue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n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lk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r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amuchek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arad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hammadipo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nci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C.</w:t>
      </w:r>
      <w:proofErr w:type="gramEnd"/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ort-ter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ysiolog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ypox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9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6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30518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18-1007-x]</w:t>
      </w:r>
    </w:p>
    <w:p w14:paraId="186CE2E2" w14:textId="7AAB35D1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8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iu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lmona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trapulmona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ranspl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5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629-264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569528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727/096368915X687499]</w:t>
      </w:r>
    </w:p>
    <w:p w14:paraId="2448BA0A" w14:textId="7A022568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8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Xu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ndomiz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tolog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plant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it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irrhosis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g/Th1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Hepat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4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9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620-162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494259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11/jgh.12653]</w:t>
      </w:r>
    </w:p>
    <w:p w14:paraId="1515E57B" w14:textId="6E7A0963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8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Fa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X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u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d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o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modul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icac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gn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mbil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ron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it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compens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irrhosis.</w:t>
      </w:r>
      <w:proofErr w:type="gramEnd"/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Gastroenter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Hepat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3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774-78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29327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11/jgh.14081]</w:t>
      </w:r>
    </w:p>
    <w:p w14:paraId="04115CFB" w14:textId="5B1A344C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8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Xu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WX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bin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las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chan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mbil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d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plant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it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us-Re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Acute-on-Chron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ilure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in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9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019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13075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86345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55/2019/4130757]</w:t>
      </w:r>
    </w:p>
    <w:p w14:paraId="2928ACA0" w14:textId="288191BA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8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i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mbil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ft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long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BV-re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ilu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irrhosi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7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65082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20-01787-4]</w:t>
      </w:r>
    </w:p>
    <w:p w14:paraId="18734CBF" w14:textId="522B4C48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8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alam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ekr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d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i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h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hnass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tf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h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s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ipher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u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tolog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gypti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CV-posi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-st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v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eas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4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5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7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488668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crt459]</w:t>
      </w:r>
    </w:p>
    <w:p w14:paraId="1A53EDF7" w14:textId="30A143FA" w:rsidR="00A77B3E" w:rsidRPr="00DD023B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proofErr w:type="gramStart"/>
      <w:r w:rsidRPr="00DD023B">
        <w:rPr>
          <w:rFonts w:ascii="Book Antiqua" w:eastAsia="Book Antiqua" w:hAnsi="Book Antiqua" w:cs="Book Antiqua"/>
          <w:color w:val="000000"/>
        </w:rPr>
        <w:t>188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="00035F64" w:rsidRPr="00DD023B">
        <w:rPr>
          <w:rFonts w:ascii="Book Antiqua" w:eastAsia="Book Antiqua" w:hAnsi="Book Antiqua" w:cs="Book Antiqua"/>
          <w:b/>
          <w:bCs/>
          <w:color w:val="000000"/>
        </w:rPr>
        <w:t>CDC</w:t>
      </w:r>
      <w:r w:rsidR="00035F64" w:rsidRPr="00DD023B">
        <w:rPr>
          <w:rFonts w:ascii="Book Antiqua" w:eastAsia="Book Antiqua" w:hAnsi="Book Antiqua" w:cs="Book Antiqua"/>
          <w:color w:val="000000"/>
        </w:rPr>
        <w:t>.</w:t>
      </w:r>
      <w:proofErr w:type="gramEnd"/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DD023B">
        <w:rPr>
          <w:rFonts w:ascii="Book Antiqua" w:eastAsia="Book Antiqua" w:hAnsi="Book Antiqua" w:cs="Book Antiqua"/>
          <w:color w:val="000000"/>
        </w:rPr>
        <w:t>Middle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East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Respiratory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Syndrome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(MERS)</w:t>
      </w:r>
      <w:r w:rsidR="00035F64" w:rsidRPr="00DD023B">
        <w:rPr>
          <w:rFonts w:ascii="Book Antiqua" w:eastAsia="Book Antiqua" w:hAnsi="Book Antiqua" w:cs="Book Antiqua"/>
          <w:color w:val="000000"/>
        </w:rPr>
        <w:t>.</w:t>
      </w:r>
      <w:proofErr w:type="gramEnd"/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2019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[cited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5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March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2021].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In: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Centers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for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Disease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Control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and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Prevention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[Internet].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Available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from: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https://www.cdc.gov/coronavirus/mers/about/index.html</w:t>
      </w:r>
    </w:p>
    <w:p w14:paraId="20DCE783" w14:textId="7F7DADC3" w:rsidR="00A77B3E" w:rsidRPr="00DD023B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proofErr w:type="gramStart"/>
      <w:r w:rsidRPr="00DD023B">
        <w:rPr>
          <w:rFonts w:ascii="Book Antiqua" w:eastAsia="Book Antiqua" w:hAnsi="Book Antiqua" w:cs="Book Antiqua"/>
          <w:color w:val="000000"/>
        </w:rPr>
        <w:t>189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="00C010C8" w:rsidRPr="00DD023B">
        <w:rPr>
          <w:rFonts w:ascii="Book Antiqua" w:eastAsia="Book Antiqua" w:hAnsi="Book Antiqua" w:cs="Book Antiqua"/>
          <w:b/>
          <w:bCs/>
          <w:color w:val="000000"/>
        </w:rPr>
        <w:t>CDC</w:t>
      </w:r>
      <w:r w:rsidR="00C010C8" w:rsidRPr="00DD023B">
        <w:rPr>
          <w:rFonts w:ascii="Book Antiqua" w:eastAsia="Book Antiqua" w:hAnsi="Book Antiqua" w:cs="Book Antiqua"/>
          <w:color w:val="000000"/>
        </w:rPr>
        <w:t>.</w:t>
      </w:r>
      <w:proofErr w:type="gramEnd"/>
      <w:r w:rsidR="00C010C8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Influenza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Type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A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Viruses,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Avian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Influenza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(Flu);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2017</w:t>
      </w:r>
      <w:r w:rsidR="00C010C8" w:rsidRPr="00DD023B">
        <w:rPr>
          <w:rFonts w:ascii="Book Antiqua" w:eastAsia="Book Antiqua" w:hAnsi="Book Antiqua" w:cs="Book Antiqua"/>
          <w:color w:val="000000"/>
        </w:rPr>
        <w:t>.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[</w:t>
      </w:r>
      <w:proofErr w:type="gramStart"/>
      <w:r w:rsidRPr="00DD023B">
        <w:rPr>
          <w:rFonts w:ascii="Book Antiqua" w:eastAsia="Book Antiqua" w:hAnsi="Book Antiqua" w:cs="Book Antiqua"/>
          <w:color w:val="000000"/>
        </w:rPr>
        <w:t>cited</w:t>
      </w:r>
      <w:proofErr w:type="gramEnd"/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5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March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2021].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In: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Centers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for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Disease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Control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and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Prevention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[Internet].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Available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from: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https://www.cdc.gov/flu/avianflu/influenza-a-virus-subtypes.htm</w:t>
      </w:r>
    </w:p>
    <w:p w14:paraId="55AA4AB4" w14:textId="1380151E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DD023B">
        <w:rPr>
          <w:rFonts w:ascii="Book Antiqua" w:eastAsia="Book Antiqua" w:hAnsi="Book Antiqua" w:cs="Book Antiqua"/>
          <w:color w:val="000000"/>
        </w:rPr>
        <w:t>190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="00C010C8" w:rsidRPr="00DD023B">
        <w:rPr>
          <w:rFonts w:ascii="Book Antiqua" w:eastAsia="Book Antiqua" w:hAnsi="Book Antiqua" w:cs="Book Antiqua"/>
          <w:b/>
          <w:bCs/>
          <w:color w:val="000000"/>
        </w:rPr>
        <w:t>WHO</w:t>
      </w:r>
      <w:r w:rsidR="00C010C8" w:rsidRPr="00DD023B">
        <w:rPr>
          <w:rFonts w:ascii="Book Antiqua" w:eastAsia="Book Antiqua" w:hAnsi="Book Antiqua" w:cs="Book Antiqua"/>
          <w:color w:val="000000"/>
        </w:rPr>
        <w:t xml:space="preserve">. </w:t>
      </w:r>
      <w:r w:rsidRPr="00DD023B">
        <w:rPr>
          <w:rFonts w:ascii="Book Antiqua" w:eastAsia="Book Antiqua" w:hAnsi="Book Antiqua" w:cs="Book Antiqua"/>
          <w:color w:val="000000"/>
        </w:rPr>
        <w:t>Avian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influenza: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food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safety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issues;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2006</w:t>
      </w:r>
      <w:r w:rsidR="00C010C8" w:rsidRPr="00DD023B">
        <w:rPr>
          <w:rFonts w:ascii="Book Antiqua" w:eastAsia="Book Antiqua" w:hAnsi="Book Antiqua" w:cs="Book Antiqua"/>
          <w:color w:val="000000"/>
        </w:rPr>
        <w:t>.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[</w:t>
      </w:r>
      <w:proofErr w:type="gramStart"/>
      <w:r w:rsidRPr="00DD023B">
        <w:rPr>
          <w:rFonts w:ascii="Book Antiqua" w:eastAsia="Book Antiqua" w:hAnsi="Book Antiqua" w:cs="Book Antiqua"/>
          <w:color w:val="000000"/>
        </w:rPr>
        <w:t>cited</w:t>
      </w:r>
      <w:proofErr w:type="gramEnd"/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5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March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2021].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In: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World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Health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Organization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[Internet].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Available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r w:rsidRPr="00DD023B">
        <w:rPr>
          <w:rFonts w:ascii="Book Antiqua" w:eastAsia="Book Antiqua" w:hAnsi="Book Antiqua" w:cs="Book Antiqua"/>
          <w:color w:val="000000"/>
        </w:rPr>
        <w:t>from:</w:t>
      </w:r>
      <w:r w:rsidR="00035F64" w:rsidRPr="00DD023B">
        <w:rPr>
          <w:rFonts w:ascii="Book Antiqua" w:eastAsia="Book Antiqua" w:hAnsi="Book Antiqua" w:cs="Book Antiqua"/>
          <w:color w:val="000000"/>
        </w:rPr>
        <w:t xml:space="preserve"> </w:t>
      </w:r>
      <w:bookmarkStart w:id="6" w:name="OLE_LINK21"/>
      <w:r w:rsidRPr="00DD023B">
        <w:rPr>
          <w:rFonts w:ascii="Book Antiqua" w:eastAsia="Book Antiqua" w:hAnsi="Book Antiqua" w:cs="Book Antiqua"/>
          <w:color w:val="000000"/>
        </w:rPr>
        <w:t>https://www.who.int/foodsafety/areas_work/zoonose/avian/en/index1.html</w:t>
      </w:r>
      <w:bookmarkEnd w:id="6"/>
    </w:p>
    <w:p w14:paraId="0100CB7D" w14:textId="4C8F1BA7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9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he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i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d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ir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tre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yndro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dem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uenz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H7N9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VID-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ngineering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(Beijing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153-116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29262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eng.2020.02.006]</w:t>
      </w:r>
    </w:p>
    <w:p w14:paraId="168B23B3" w14:textId="26F5E3C3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9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imonso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OE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ugiakako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ld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ss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ohanss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lé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itsch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d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basci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alouss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kland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rd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Z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ko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ma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oestl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llgren-Johanss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hill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oachimss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ägglu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ttss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htiö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ridan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ndber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orsgr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ramper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i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innem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lan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v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w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Pati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With</w:t>
      </w:r>
      <w:proofErr w:type="gramEnd"/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ir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tre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yndrom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rans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5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199-121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628565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5966/sctm.2015-0021]</w:t>
      </w:r>
    </w:p>
    <w:p w14:paraId="72E540B9" w14:textId="54DEFC91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9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e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Z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ambl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skale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n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krabart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lison-Hugh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ru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C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plant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E2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utco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VID-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neumoni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ging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D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16-22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25753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4336/AD.2020.0228]</w:t>
      </w:r>
    </w:p>
    <w:p w14:paraId="5FF0F579" w14:textId="27E19A77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9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Zha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o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raven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u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mbil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arton'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elly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VID-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neumoni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46083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20-01725-4]</w:t>
      </w:r>
    </w:p>
    <w:p w14:paraId="3A0619B8" w14:textId="7E3F2DFC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9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Pe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H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ynergis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valesc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las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e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VID-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ort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67801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20-01802-8]</w:t>
      </w:r>
    </w:p>
    <w:p w14:paraId="17157DDD" w14:textId="7ADA8FD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9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u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i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y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pproa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uenz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ronavirus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9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44837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20-01699-3]</w:t>
      </w:r>
    </w:p>
    <w:p w14:paraId="2E8A4ED8" w14:textId="1C42F2C9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9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Golchi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yedjafar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deshirylajim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VID-19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s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ture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v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6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27-43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28105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7/s12015-020-09973-w]</w:t>
      </w:r>
    </w:p>
    <w:p w14:paraId="0AFF79DB" w14:textId="377DF20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19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Rogers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J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r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unn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hreib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i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ntidri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ne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R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tiona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ipose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VID-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rans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42344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2967-020-02380-2]</w:t>
      </w:r>
    </w:p>
    <w:p w14:paraId="05F281AE" w14:textId="054585A3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lastRenderedPageBreak/>
        <w:t>19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oll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G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rzenie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amhieh-Mil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eissl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ol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ink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VID-19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ort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agulopath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mboprophylaxi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du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ua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live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fe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icac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Fron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9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57426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389/fimmu.2020.01091]</w:t>
      </w:r>
    </w:p>
    <w:p w14:paraId="4365AFC0" w14:textId="35AEB07F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0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he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X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ve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VID-19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trospe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ud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ort-ter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tm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icac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fec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81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647-67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42215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jinf.2020.05.020]</w:t>
      </w:r>
    </w:p>
    <w:p w14:paraId="2F1433CA" w14:textId="50E6C1D2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0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Naik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K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dh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ngu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ngupt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nawa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a-1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44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virul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ycobacter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ycobacteriu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ubercul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thelicid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3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togen-Activ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nase-Depend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thwa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fec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mmu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7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8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873982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28/iai.00471-17]</w:t>
      </w:r>
    </w:p>
    <w:p w14:paraId="35139A76" w14:textId="3E09B46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0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Jai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N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ala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n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ar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ed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huj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um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f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rug-toler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-privileg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ic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ycobacteriu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uberculosi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Na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ommu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0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6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254678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38/s41467-020-16877-3]</w:t>
      </w:r>
    </w:p>
    <w:p w14:paraId="4C195EAF" w14:textId="0AEF6839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0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opes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S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ifall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lv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mpos-Ne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271+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ssi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ic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ishman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antum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Lo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1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016292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762290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371/journal.pone.0162927]</w:t>
      </w:r>
    </w:p>
    <w:p w14:paraId="045233CC" w14:textId="081C9513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0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Qiao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GH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H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ltipot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l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miss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megalo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r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1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19-22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710563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07/s12250-016-3754-0]</w:t>
      </w:r>
    </w:p>
    <w:p w14:paraId="6099D2E1" w14:textId="212D581E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0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oland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A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ey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y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rad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e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meida-Porad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ivasc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ervo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megaloviru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ranspl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4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820-83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459282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11/ajt.12642]</w:t>
      </w:r>
    </w:p>
    <w:p w14:paraId="083BDD4E" w14:textId="3140D09E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0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eisel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sel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hmid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ineweb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delk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nn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immerman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ng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nzg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gistiric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Ö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r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äuben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tomegalo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ai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suppress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microb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ffe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func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ltipot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iator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flam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4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01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89863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478259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55/2014/898630]</w:t>
      </w:r>
    </w:p>
    <w:p w14:paraId="7BA5AB76" w14:textId="16819ED7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0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undi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ndbl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Örv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rret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ndber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t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k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rolid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lan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siste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vo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ltipot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rythrocy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gen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lica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planta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lood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arrow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ranspl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0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4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172-117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880404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bbmt.2008.08.003]</w:t>
      </w:r>
    </w:p>
    <w:p w14:paraId="1DAFBB91" w14:textId="34EC5887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0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vanz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on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tol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ian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limand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nzon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s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c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chionn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is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ipalt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sceptibi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lacent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/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rpesviru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Lo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3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7141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394075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371/journal.pone.0071412]</w:t>
      </w:r>
    </w:p>
    <w:p w14:paraId="79BB5A27" w14:textId="395C5E2C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0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h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Q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it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plic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r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1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8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203517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1743-422X-8-486]</w:t>
      </w:r>
    </w:p>
    <w:p w14:paraId="237E7804" w14:textId="70A83C7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1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Wa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Y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um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ipose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ist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B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ocy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tro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t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4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5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6096-611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472737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3390/ijms15046096]</w:t>
      </w:r>
    </w:p>
    <w:p w14:paraId="45CEF005" w14:textId="6F5DFFD6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1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Thanunchai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anra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boon-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thavathan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ong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itithanyano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opis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vi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uenz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H5N1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D34+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matopoie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Lo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3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8180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433996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371/journal.pone.0081805]</w:t>
      </w:r>
    </w:p>
    <w:p w14:paraId="2EDABCFE" w14:textId="3E82B1CE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1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otter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EJ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w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wder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G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r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P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yp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te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enotyp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vo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AID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Hu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troviru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1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7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87-19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92934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89/aid.2010.0114]</w:t>
      </w:r>
    </w:p>
    <w:p w14:paraId="18913990" w14:textId="0CCB06C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1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he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lago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lhotr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upt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ngh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C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I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gen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hib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te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liferatio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pac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ac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ai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apeu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pot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dn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Exp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3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19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266-227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380628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16/j.yexcr.2013.06.008]</w:t>
      </w:r>
    </w:p>
    <w:p w14:paraId="165A0243" w14:textId="6DDCD91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1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ervenakov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kimov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silyev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akovlev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cKenzi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rvena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iccard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M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kuoka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a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missib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pongifor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cephalopath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g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-deriv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eatur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ransfu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1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51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755-176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130337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11/j.1537-2995.2010.03041.x]</w:t>
      </w:r>
    </w:p>
    <w:p w14:paraId="1615799E" w14:textId="5B74252C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1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Berglund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K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ti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A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cza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chnab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V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privileg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re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as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genic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logene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ul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tem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Th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7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8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27308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86/s13287-017-0742-8]</w:t>
      </w:r>
    </w:p>
    <w:p w14:paraId="50E75B7E" w14:textId="4F56D3A1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16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onsentius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ink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ol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D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ogenic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logene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e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n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tr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ivo?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gen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5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0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5-31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593323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2217/rme.15.14]</w:t>
      </w:r>
    </w:p>
    <w:p w14:paraId="56ADDA59" w14:textId="28EE34EF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1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Griffi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D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y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ages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eac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itt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don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mu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on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ici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logene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arn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r?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Immun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io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3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91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0-5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320727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38/icb.2012.67]</w:t>
      </w:r>
    </w:p>
    <w:p w14:paraId="669E5F8C" w14:textId="05FEDCA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1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Berebichez-Fridma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R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ntero-Olver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urc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inic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pplica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ate-of-the-ar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view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ultan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Qaboos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Univ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Med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J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264-e27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607265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8295/squmj.2018.18.03.002]</w:t>
      </w:r>
    </w:p>
    <w:p w14:paraId="64C4682E" w14:textId="7F559C35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19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iteva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K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ppritz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osnowski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l-Shafe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üll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avvat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in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schöp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nthou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ro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LRP3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so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tiv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xsackievir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3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rdiomyopath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Sci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Re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8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82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43421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038/s41598-018-20686-6]</w:t>
      </w:r>
    </w:p>
    <w:p w14:paraId="5DDDA33F" w14:textId="4FCA94E1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22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he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X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h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ifi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xygenase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han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ac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n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tenu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polysaccharide-Induc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xida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am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lmona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crovasc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Cel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Physiol</w:t>
      </w:r>
      <w:r w:rsidR="00035F64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Bioch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18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49</w:t>
      </w:r>
      <w:r w:rsidRPr="006C66E4">
        <w:rPr>
          <w:rFonts w:ascii="Book Antiqua" w:eastAsia="Book Antiqua" w:hAnsi="Book Antiqua" w:cs="Book Antiqua"/>
          <w:color w:val="000000"/>
        </w:rPr>
        <w:t>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1-12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[PMID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015366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OI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.1159/000492847]</w:t>
      </w:r>
    </w:p>
    <w:bookmarkEnd w:id="5"/>
    <w:p w14:paraId="1ACC8F5E" w14:textId="77777777" w:rsidR="00A77B3E" w:rsidRPr="006C66E4" w:rsidRDefault="00A77B3E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  <w:sectPr w:rsidR="00A77B3E" w:rsidRPr="006C66E4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34A4B6B5" w14:textId="77777777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2E020204" w14:textId="55321EDA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bCs/>
          <w:color w:val="000000"/>
        </w:rPr>
        <w:t>Conflict-of-interest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th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clar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flic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est.</w:t>
      </w:r>
    </w:p>
    <w:p w14:paraId="1E141924" w14:textId="77777777" w:rsidR="00A77B3E" w:rsidRPr="006C66E4" w:rsidRDefault="00A77B3E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04152AB6" w14:textId="77393DE6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bCs/>
          <w:color w:val="000000"/>
        </w:rPr>
        <w:t>Open-Access: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tic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pen-acces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ticl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lec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-ho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di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ul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er-review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tern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viewer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tribu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cord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rea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mm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tribu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nCommerc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C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-N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.0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cens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mi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the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tribut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mix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apt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uil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or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n-commerciall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cen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riva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ork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erm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vid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igin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ork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per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i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on-commercial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e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ttp://creativecommons.org/Licenses/by-nc/4.0/</w:t>
      </w:r>
    </w:p>
    <w:p w14:paraId="3B14372C" w14:textId="77777777" w:rsidR="00A77B3E" w:rsidRPr="006C66E4" w:rsidRDefault="00A77B3E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11956F86" w14:textId="09D9007E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color w:val="000000"/>
        </w:rPr>
        <w:t>Manuscript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color w:val="000000"/>
        </w:rPr>
        <w:t>source: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vi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6C66E4" w:rsidRPr="006C66E4">
        <w:rPr>
          <w:rFonts w:ascii="Book Antiqua" w:eastAsia="Book Antiqua" w:hAnsi="Book Antiqua" w:cs="Book Antiqua"/>
          <w:color w:val="000000"/>
        </w:rPr>
        <w:t>m</w:t>
      </w:r>
      <w:r w:rsidRPr="006C66E4">
        <w:rPr>
          <w:rFonts w:ascii="Book Antiqua" w:eastAsia="Book Antiqua" w:hAnsi="Book Antiqua" w:cs="Book Antiqua"/>
          <w:color w:val="000000"/>
        </w:rPr>
        <w:t>anuscript</w:t>
      </w:r>
    </w:p>
    <w:p w14:paraId="2CE427AC" w14:textId="77777777" w:rsidR="00A77B3E" w:rsidRPr="006C66E4" w:rsidRDefault="00A77B3E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47D2A99B" w14:textId="766354E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color w:val="000000"/>
        </w:rPr>
        <w:t>Peer-review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color w:val="000000"/>
        </w:rPr>
        <w:t>started: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8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1</w:t>
      </w:r>
    </w:p>
    <w:p w14:paraId="77C17B05" w14:textId="071CFBCE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color w:val="000000"/>
        </w:rPr>
        <w:t>First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color w:val="000000"/>
        </w:rPr>
        <w:t>decision: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9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021</w:t>
      </w:r>
    </w:p>
    <w:p w14:paraId="5499553E" w14:textId="10C7F45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color w:val="000000"/>
        </w:rPr>
        <w:t>Article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color w:val="000000"/>
        </w:rPr>
        <w:t>in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color w:val="000000"/>
        </w:rPr>
        <w:t>press: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1968110E" w14:textId="77777777" w:rsidR="00A77B3E" w:rsidRPr="006C66E4" w:rsidRDefault="00A77B3E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4862FE48" w14:textId="0A31E2F2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color w:val="000000"/>
        </w:rPr>
        <w:t>Specialty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color w:val="000000"/>
        </w:rPr>
        <w:t>type: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ect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6C66E4" w:rsidRPr="006C66E4">
        <w:rPr>
          <w:rFonts w:ascii="Book Antiqua" w:eastAsia="Book Antiqua" w:hAnsi="Book Antiqua" w:cs="Book Antiqua"/>
          <w:color w:val="000000"/>
        </w:rPr>
        <w:t>d</w:t>
      </w:r>
      <w:r w:rsidRPr="006C66E4">
        <w:rPr>
          <w:rFonts w:ascii="Book Antiqua" w:eastAsia="Book Antiqua" w:hAnsi="Book Antiqua" w:cs="Book Antiqua"/>
          <w:color w:val="000000"/>
        </w:rPr>
        <w:t>iseases</w:t>
      </w:r>
    </w:p>
    <w:p w14:paraId="18C1F2D7" w14:textId="0039AD17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color w:val="000000"/>
        </w:rPr>
        <w:t>Country/Territory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color w:val="000000"/>
        </w:rPr>
        <w:t>of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color w:val="000000"/>
        </w:rPr>
        <w:t>origin: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ia</w:t>
      </w:r>
    </w:p>
    <w:p w14:paraId="638DDE0C" w14:textId="7C8C3F30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color w:val="000000"/>
        </w:rPr>
        <w:t>Peer-review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color w:val="000000"/>
        </w:rPr>
        <w:t>report’s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color w:val="000000"/>
        </w:rPr>
        <w:t>scientific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color w:val="000000"/>
        </w:rPr>
        <w:t>quality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548C5830" w14:textId="15321E8B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Gra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A</w:t>
      </w:r>
      <w:proofErr w:type="gramEnd"/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Excellent)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0</w:t>
      </w:r>
    </w:p>
    <w:p w14:paraId="271FFD82" w14:textId="0D50099F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Gra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Ve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ood)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</w:t>
      </w:r>
      <w:r w:rsidR="006C66E4"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="006C66E4" w:rsidRPr="006C66E4">
        <w:rPr>
          <w:rFonts w:ascii="Book Antiqua" w:eastAsia="Book Antiqua" w:hAnsi="Book Antiqua" w:cs="Book Antiqua"/>
          <w:color w:val="000000"/>
        </w:rPr>
        <w:t>B</w:t>
      </w:r>
      <w:proofErr w:type="gramEnd"/>
    </w:p>
    <w:p w14:paraId="114D366D" w14:textId="72F654E4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Gra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Good)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0</w:t>
      </w:r>
    </w:p>
    <w:p w14:paraId="5A2DB10A" w14:textId="401E189D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Gra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Fair)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0</w:t>
      </w:r>
    </w:p>
    <w:p w14:paraId="25EDA460" w14:textId="5B836AF5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color w:val="000000"/>
        </w:rPr>
        <w:t>Gra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Poor)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0</w:t>
      </w:r>
    </w:p>
    <w:p w14:paraId="28C7C540" w14:textId="77777777" w:rsidR="00A77B3E" w:rsidRPr="006C66E4" w:rsidRDefault="00A77B3E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</w:p>
    <w:p w14:paraId="12E701F1" w14:textId="03C49610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  <w:sectPr w:rsidR="00A77B3E" w:rsidRPr="006C66E4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6C66E4">
        <w:rPr>
          <w:rFonts w:ascii="Book Antiqua" w:eastAsia="Book Antiqua" w:hAnsi="Book Antiqua" w:cs="Book Antiqua"/>
          <w:b/>
          <w:color w:val="000000"/>
        </w:rPr>
        <w:t>P-Reviewer: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us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L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color w:val="000000"/>
        </w:rPr>
        <w:t>S-Editor: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u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color w:val="000000"/>
        </w:rPr>
        <w:t>L-Editor: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2B2954">
        <w:rPr>
          <w:rFonts w:ascii="Book Antiqua" w:eastAsia="Book Antiqua" w:hAnsi="Book Antiqua" w:cs="Book Antiqua"/>
          <w:bCs/>
          <w:color w:val="000000"/>
        </w:rPr>
        <w:t>Filipodia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color w:val="000000"/>
        </w:rPr>
        <w:t>P-Editor: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</w:p>
    <w:p w14:paraId="43423E49" w14:textId="71D3E92C" w:rsidR="00A77B3E" w:rsidRPr="006C66E4" w:rsidRDefault="00104387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eastAsia="Book Antiqua" w:hAnsi="Book Antiqua" w:cs="Book Antiqua"/>
          <w:b/>
          <w:color w:val="000000"/>
        </w:rPr>
        <w:lastRenderedPageBreak/>
        <w:t>Figure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color w:val="000000"/>
        </w:rPr>
        <w:t>Legends</w:t>
      </w:r>
    </w:p>
    <w:p w14:paraId="60E59121" w14:textId="3AB07E2A" w:rsidR="00161231" w:rsidRPr="006C66E4" w:rsidRDefault="00161231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hAnsi="Book Antiqua"/>
          <w:noProof/>
          <w:lang w:eastAsia="zh-CN"/>
        </w:rPr>
        <w:drawing>
          <wp:inline distT="0" distB="0" distL="0" distR="0" wp14:anchorId="32B25BA9" wp14:editId="7F732F6B">
            <wp:extent cx="5375930" cy="4091402"/>
            <wp:effectExtent l="0" t="0" r="0" b="444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77446" cy="409255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8E6FC95" w14:textId="6B530EC3" w:rsidR="00C010C8" w:rsidRDefault="00161231" w:rsidP="006C66E4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C66E4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1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irect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bacterial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ysis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phagocytosis</w:t>
      </w:r>
      <w:r w:rsidRPr="004E3B91">
        <w:rPr>
          <w:rFonts w:ascii="Book Antiqua" w:eastAsia="Book Antiqua" w:hAnsi="Book Antiqua" w:cs="Book Antiqua"/>
          <w:b/>
          <w:bCs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microb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ptid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L-37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β-defens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</w:t>
      </w:r>
      <w:r w:rsidR="007B40B8">
        <w:rPr>
          <w:rFonts w:ascii="Book Antiqua" w:eastAsia="Book Antiqua" w:hAnsi="Book Antiqua" w:cs="Book Antiqua"/>
          <w:color w:val="000000"/>
        </w:rPr>
        <w:t xml:space="preserve"> (BD2)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cal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LCN2)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cid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microb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ptid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HAMP)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oleam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3-dioxygen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IDO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MSCs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cid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effects</w:t>
      </w:r>
      <w:proofErr w:type="gramEnd"/>
      <w:r w:rsidRPr="006C66E4">
        <w:rPr>
          <w:rFonts w:ascii="Book Antiqua" w:hAnsi="Book Antiqua"/>
        </w:rPr>
        <w:fldChar w:fldCharType="begin">
          <w:fldData xml:space="preserve">PEVuZE5vdGU+PENpdGU+PEF1dGhvcj5Ew7xycjwvQXV0aG9yPjxZZWFyPjIwMDY8L1llYXI+PFJl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</w:fldData>
        </w:fldChar>
      </w:r>
      <w:r w:rsidRPr="006C66E4">
        <w:rPr>
          <w:rFonts w:ascii="Book Antiqua" w:hAnsi="Book Antiqua"/>
        </w:rPr>
        <w:instrText xml:space="preserve"> ADDIN EN.CITE </w:instrText>
      </w:r>
      <w:r w:rsidRPr="006C66E4">
        <w:rPr>
          <w:rFonts w:ascii="Book Antiqua" w:hAnsi="Book Antiqua"/>
        </w:rPr>
        <w:fldChar w:fldCharType="begin">
          <w:fldData xml:space="preserve">PEVuZE5vdGU+PENpdGU+PEF1dGhvcj5Ew7xycjwvQXV0aG9yPjxZZWFyPjIwMDY8L1llYXI+PFJl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</w:fldData>
        </w:fldChar>
      </w:r>
      <w:r w:rsidRPr="006C66E4">
        <w:rPr>
          <w:rFonts w:ascii="Book Antiqua" w:hAnsi="Book Antiqua"/>
        </w:rPr>
        <w:instrText xml:space="preserve"> ADDIN EN.CITE.DATA </w:instrText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separate"/>
      </w:r>
      <w:r w:rsidRPr="006C66E4">
        <w:rPr>
          <w:rFonts w:ascii="Book Antiqua" w:hAnsi="Book Antiqua"/>
          <w:noProof/>
          <w:vertAlign w:val="superscript"/>
        </w:rPr>
        <w:t>[23,24,30,31]</w:t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CN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M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r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Fe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tak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D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tak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ss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min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i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yptophan</w:t>
      </w:r>
      <w:r w:rsidR="007B40B8">
        <w:rPr>
          <w:rFonts w:ascii="Book Antiqua" w:eastAsia="Book Antiqua" w:hAnsi="Book Antiqua" w:cs="Book Antiqua"/>
          <w:color w:val="000000"/>
        </w:rPr>
        <w:t xml:space="preserve"> (Trp)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ead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a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acte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cells</w:t>
      </w:r>
      <w:proofErr w:type="gramEnd"/>
      <w:r w:rsidRPr="006C66E4">
        <w:rPr>
          <w:rFonts w:ascii="Book Antiqua" w:hAnsi="Book Antiqua"/>
        </w:rPr>
        <w:fldChar w:fldCharType="begin">
          <w:fldData xml:space="preserve">PEVuZE5vdGU+PENpdGU+PEF1dGhvcj5Kb2huc29uPC9BdXRob3I+PFllYXI+MjAxMjwvWWVhcj48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</w:fldData>
        </w:fldChar>
      </w:r>
      <w:r w:rsidRPr="006C66E4">
        <w:rPr>
          <w:rFonts w:ascii="Book Antiqua" w:hAnsi="Book Antiqua"/>
        </w:rPr>
        <w:instrText xml:space="preserve"> ADDIN EN.CITE </w:instrText>
      </w:r>
      <w:r w:rsidRPr="006C66E4">
        <w:rPr>
          <w:rFonts w:ascii="Book Antiqua" w:hAnsi="Book Antiqua"/>
        </w:rPr>
        <w:fldChar w:fldCharType="begin">
          <w:fldData xml:space="preserve">PEVuZE5vdGU+PENpdGU+PEF1dGhvcj5Kb2huc29uPC9BdXRob3I+PFllYXI+MjAxMjwvWWVhcj48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</w:fldData>
        </w:fldChar>
      </w:r>
      <w:r w:rsidRPr="006C66E4">
        <w:rPr>
          <w:rFonts w:ascii="Book Antiqua" w:hAnsi="Book Antiqua"/>
        </w:rPr>
        <w:instrText xml:space="preserve"> ADDIN EN.CITE.DATA </w:instrText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separate"/>
      </w:r>
      <w:r w:rsidRPr="006C66E4">
        <w:rPr>
          <w:rFonts w:ascii="Book Antiqua" w:hAnsi="Book Antiqua"/>
          <w:noProof/>
          <w:vertAlign w:val="superscript"/>
        </w:rPr>
        <w:t>[27,29]</w:t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rec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agocyto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bacteria</w:t>
      </w:r>
      <w:proofErr w:type="gramEnd"/>
      <w:r w:rsidRPr="006C66E4">
        <w:rPr>
          <w:rFonts w:ascii="Book Antiqua" w:hAnsi="Book Antiqua"/>
          <w:lang w:val="en-IN"/>
        </w:rPr>
        <w:fldChar w:fldCharType="begin">
          <w:fldData xml:space="preserve">PEVuZE5vdGU+PENpdGU+PEF1dGhvcj5LaGFuPC9BdXRob3I+PFllYXI+MjAxNzwvWWVhcj48UmVj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</w:fldData>
        </w:fldChar>
      </w:r>
      <w:r w:rsidRPr="006C66E4">
        <w:rPr>
          <w:rFonts w:ascii="Book Antiqua" w:hAnsi="Book Antiqua"/>
          <w:lang w:val="en-IN"/>
        </w:rPr>
        <w:instrText xml:space="preserve"> ADDIN EN.CITE </w:instrText>
      </w:r>
      <w:r w:rsidRPr="006C66E4">
        <w:rPr>
          <w:rFonts w:ascii="Book Antiqua" w:hAnsi="Book Antiqua"/>
          <w:lang w:val="en-IN"/>
        </w:rPr>
        <w:fldChar w:fldCharType="begin">
          <w:fldData xml:space="preserve">PEVuZE5vdGU+PENpdGU+PEF1dGhvcj5LaGFuPC9BdXRob3I+PFllYXI+MjAxNzwvWWVhcj48UmVj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</w:fldData>
        </w:fldChar>
      </w:r>
      <w:r w:rsidRPr="006C66E4">
        <w:rPr>
          <w:rFonts w:ascii="Book Antiqua" w:hAnsi="Book Antiqua"/>
          <w:lang w:val="en-IN"/>
        </w:rPr>
        <w:instrText xml:space="preserve"> ADDIN EN.CITE.DATA </w:instrText>
      </w:r>
      <w:r w:rsidRPr="006C66E4">
        <w:rPr>
          <w:rFonts w:ascii="Book Antiqua" w:hAnsi="Book Antiqua"/>
          <w:lang w:val="en-IN"/>
        </w:rPr>
      </w:r>
      <w:r w:rsidRPr="006C66E4">
        <w:rPr>
          <w:rFonts w:ascii="Book Antiqua" w:hAnsi="Book Antiqua"/>
          <w:lang w:val="en-IN"/>
        </w:rPr>
        <w:fldChar w:fldCharType="end"/>
      </w:r>
      <w:r w:rsidRPr="006C66E4">
        <w:rPr>
          <w:rFonts w:ascii="Book Antiqua" w:hAnsi="Book Antiqua"/>
          <w:lang w:val="en-IN"/>
        </w:rPr>
      </w:r>
      <w:r w:rsidRPr="006C66E4">
        <w:rPr>
          <w:rFonts w:ascii="Book Antiqua" w:hAnsi="Book Antiqua"/>
          <w:lang w:val="en-IN"/>
        </w:rPr>
        <w:fldChar w:fldCharType="separate"/>
      </w:r>
      <w:r w:rsidRPr="006C66E4">
        <w:rPr>
          <w:rFonts w:ascii="Book Antiqua" w:hAnsi="Book Antiqua"/>
          <w:noProof/>
          <w:vertAlign w:val="superscript"/>
          <w:lang w:val="en-IN"/>
        </w:rPr>
        <w:t>[32]</w:t>
      </w:r>
      <w:r w:rsidRPr="006C66E4">
        <w:rPr>
          <w:rFonts w:ascii="Book Antiqua" w:hAnsi="Book Antiqua"/>
          <w:lang w:val="en-IN"/>
        </w:rPr>
        <w:fldChar w:fldCharType="end"/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hAnsi="Book Antiqua" w:cs="Book Antiqua"/>
          <w:color w:val="000000"/>
          <w:lang w:eastAsia="zh-CN"/>
        </w:rPr>
        <w:t xml:space="preserve"> </w:t>
      </w:r>
    </w:p>
    <w:p w14:paraId="61FD796D" w14:textId="16D30802" w:rsidR="00161231" w:rsidRPr="006C66E4" w:rsidRDefault="00161231" w:rsidP="006C66E4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C66E4">
        <w:rPr>
          <w:rFonts w:ascii="Book Antiqua" w:eastAsia="Book Antiqua" w:hAnsi="Book Antiqua" w:cs="Book Antiqua"/>
          <w:color w:val="000000"/>
        </w:rPr>
        <w:br w:type="page"/>
      </w:r>
    </w:p>
    <w:p w14:paraId="54282DA7" w14:textId="77777777" w:rsidR="00161231" w:rsidRPr="006C66E4" w:rsidRDefault="00161231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  <w:r w:rsidRPr="006C66E4"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00EF1196" wp14:editId="6E8268C1">
            <wp:extent cx="3734128" cy="2191446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40107" cy="219495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46C3E74" w14:textId="574AD812" w:rsidR="00161231" w:rsidRPr="006C66E4" w:rsidRDefault="00161231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  <w:r w:rsidRPr="006C66E4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2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Immunomodulatio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by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esenchymal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tem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ells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MSCs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riou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racri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emokin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ilt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utrophil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nocyt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tu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ndri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cells</w:t>
      </w:r>
      <w:proofErr w:type="gramEnd"/>
      <w:r w:rsidRPr="006C66E4">
        <w:rPr>
          <w:rFonts w:ascii="Book Antiqua" w:hAnsi="Book Antiqua"/>
        </w:rPr>
        <w:fldChar w:fldCharType="begin">
          <w:fldData xml:space="preserve">PEVuZE5vdGU+PENpdGU+PEF1dGhvcj5NaXRldmE8L0F1dGhvcj48WWVhcj4yMDE4PC9ZZWFyPjxS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==
</w:fldData>
        </w:fldChar>
      </w:r>
      <w:r w:rsidRPr="006C66E4">
        <w:rPr>
          <w:rFonts w:ascii="Book Antiqua" w:hAnsi="Book Antiqua"/>
        </w:rPr>
        <w:instrText xml:space="preserve"> ADDIN EN.CITE </w:instrText>
      </w:r>
      <w:r w:rsidRPr="006C66E4">
        <w:rPr>
          <w:rFonts w:ascii="Book Antiqua" w:hAnsi="Book Antiqua"/>
        </w:rPr>
        <w:fldChar w:fldCharType="begin">
          <w:fldData xml:space="preserve">PEVuZE5vdGU+PENpdGU+PEF1dGhvcj5NaXRldmE8L0F1dGhvcj48WWVhcj4yMDE4PC9ZZWFyPjxS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==
</w:fldData>
        </w:fldChar>
      </w:r>
      <w:r w:rsidRPr="006C66E4">
        <w:rPr>
          <w:rFonts w:ascii="Book Antiqua" w:hAnsi="Book Antiqua"/>
        </w:rPr>
        <w:instrText xml:space="preserve"> ADDIN EN.CITE.DATA </w:instrText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separate"/>
      </w:r>
      <w:r w:rsidRPr="006C66E4">
        <w:rPr>
          <w:rFonts w:ascii="Book Antiqua" w:hAnsi="Book Antiqua"/>
          <w:noProof/>
          <w:vertAlign w:val="superscript"/>
        </w:rPr>
        <w:t>[39,62,219]</w:t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ti-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2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enotyp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crophage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agocy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bi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tochond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transfer</w:t>
      </w:r>
      <w:proofErr w:type="gramEnd"/>
      <w:r w:rsidRPr="006C66E4">
        <w:rPr>
          <w:rFonts w:ascii="Book Antiqua" w:hAnsi="Book Antiqua"/>
        </w:rPr>
        <w:fldChar w:fldCharType="begin">
          <w:fldData xml:space="preserve">PEVuZE5vdGU+PENpdGU+PEF1dGhvcj5MaXU8L0F1dGhvcj48WWVhcj4yMDE3PC9ZZWFyPjxSZWNO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</w:fldData>
        </w:fldChar>
      </w:r>
      <w:r w:rsidRPr="006C66E4">
        <w:rPr>
          <w:rFonts w:ascii="Book Antiqua" w:hAnsi="Book Antiqua"/>
        </w:rPr>
        <w:instrText xml:space="preserve"> ADDIN EN.CITE </w:instrText>
      </w:r>
      <w:r w:rsidRPr="006C66E4">
        <w:rPr>
          <w:rFonts w:ascii="Book Antiqua" w:hAnsi="Book Antiqua"/>
        </w:rPr>
        <w:fldChar w:fldCharType="begin">
          <w:fldData xml:space="preserve">PEVuZE5vdGU+PENpdGU+PEF1dGhvcj5MaXU8L0F1dGhvcj48WWVhcj4yMDE3PC9ZZWFyPjxSZWNO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</w:fldData>
        </w:fldChar>
      </w:r>
      <w:r w:rsidRPr="006C66E4">
        <w:rPr>
          <w:rFonts w:ascii="Book Antiqua" w:hAnsi="Book Antiqua"/>
        </w:rPr>
        <w:instrText xml:space="preserve"> ADDIN EN.CITE.DATA </w:instrText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separate"/>
      </w:r>
      <w:r w:rsidRPr="006C66E4">
        <w:rPr>
          <w:rFonts w:ascii="Book Antiqua" w:hAnsi="Book Antiqua"/>
          <w:noProof/>
          <w:vertAlign w:val="superscript"/>
        </w:rPr>
        <w:t>[12,43-45,48]</w:t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nd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flamm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di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-c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life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gram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ath-</w:t>
      </w:r>
      <w:r w:rsidR="007B40B8">
        <w:rPr>
          <w:rFonts w:ascii="Book Antiqua" w:eastAsia="Book Antiqua" w:hAnsi="Book Antiqua" w:cs="Book Antiqua"/>
          <w:color w:val="000000"/>
        </w:rPr>
        <w:t>ligand 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PD</w:t>
      </w:r>
      <w:r w:rsidR="00BC3C7F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L1</w:t>
      </w:r>
      <w:r w:rsidR="007B40B8">
        <w:rPr>
          <w:rFonts w:ascii="Book Antiqua" w:eastAsia="Book Antiqua" w:hAnsi="Book Antiqua" w:cs="Book Antiqua"/>
          <w:color w:val="000000"/>
        </w:rPr>
        <w:t>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D</w:t>
      </w:r>
      <w:r w:rsidR="00BC3C7F">
        <w:rPr>
          <w:rFonts w:ascii="Book Antiqua" w:eastAsia="Book Antiqua" w:hAnsi="Book Antiqua" w:cs="Book Antiqua"/>
          <w:color w:val="000000"/>
        </w:rPr>
        <w:t>-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L2</w:t>
      </w:r>
      <w:proofErr w:type="gramEnd"/>
      <w:r w:rsidRPr="006C66E4">
        <w:rPr>
          <w:rFonts w:ascii="Book Antiqua" w:hAnsi="Book Antiqua"/>
        </w:rPr>
        <w:fldChar w:fldCharType="begin">
          <w:fldData xml:space="preserve">PEVuZE5vdGU+PENpdGU+PEF1dGhvcj5EYXZpZXM8L0F1dGhvcj48WWVhcj4yMDE3PC9ZZWFyPjxS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==
</w:fldData>
        </w:fldChar>
      </w:r>
      <w:r w:rsidRPr="006C66E4">
        <w:rPr>
          <w:rFonts w:ascii="Book Antiqua" w:hAnsi="Book Antiqua"/>
        </w:rPr>
        <w:instrText xml:space="preserve"> ADDIN EN.CITE </w:instrText>
      </w:r>
      <w:r w:rsidRPr="006C66E4">
        <w:rPr>
          <w:rFonts w:ascii="Book Antiqua" w:hAnsi="Book Antiqua"/>
        </w:rPr>
        <w:fldChar w:fldCharType="begin">
          <w:fldData xml:space="preserve">PEVuZE5vdGU+PENpdGU+PEF1dGhvcj5EYXZpZXM8L0F1dGhvcj48WWVhcj4yMDE3PC9ZZWFyPjxS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==
</w:fldData>
        </w:fldChar>
      </w:r>
      <w:r w:rsidRPr="006C66E4">
        <w:rPr>
          <w:rFonts w:ascii="Book Antiqua" w:hAnsi="Book Antiqua"/>
        </w:rPr>
        <w:instrText xml:space="preserve"> ADDIN EN.CITE.DATA </w:instrText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separate"/>
      </w:r>
      <w:r w:rsidRPr="006C66E4">
        <w:rPr>
          <w:rFonts w:ascii="Book Antiqua" w:hAnsi="Book Antiqua"/>
          <w:noProof/>
          <w:vertAlign w:val="superscript"/>
        </w:rPr>
        <w:t>[54]</w:t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“tolerogenic”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henotyp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nocy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g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ul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infection</w:t>
      </w:r>
      <w:proofErr w:type="gramEnd"/>
      <w:r w:rsidRPr="006C66E4">
        <w:rPr>
          <w:rFonts w:ascii="Book Antiqua" w:hAnsi="Book Antiqua"/>
        </w:rPr>
        <w:fldChar w:fldCharType="begin">
          <w:fldData xml:space="preserve">PEVuZE5vdGU+PENpdGU+PEF1dGhvcj5kZSBXaXR0ZTwvQXV0aG9yPjxZZWFyPjIwMTg8L1llYXI+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</w:fldData>
        </w:fldChar>
      </w:r>
      <w:r w:rsidRPr="006C66E4">
        <w:rPr>
          <w:rFonts w:ascii="Book Antiqua" w:hAnsi="Book Antiqua"/>
        </w:rPr>
        <w:instrText xml:space="preserve"> ADDIN EN.CITE </w:instrText>
      </w:r>
      <w:r w:rsidRPr="006C66E4">
        <w:rPr>
          <w:rFonts w:ascii="Book Antiqua" w:hAnsi="Book Antiqua"/>
        </w:rPr>
        <w:fldChar w:fldCharType="begin">
          <w:fldData xml:space="preserve">PEVuZE5vdGU+PENpdGU+PEF1dGhvcj5kZSBXaXR0ZTwvQXV0aG9yPjxZZWFyPjIwMTg8L1llYXI+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</w:fldData>
        </w:fldChar>
      </w:r>
      <w:r w:rsidRPr="006C66E4">
        <w:rPr>
          <w:rFonts w:ascii="Book Antiqua" w:hAnsi="Book Antiqua"/>
        </w:rPr>
        <w:instrText xml:space="preserve"> ADDIN EN.CITE.DATA </w:instrText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separate"/>
      </w:r>
      <w:r w:rsidRPr="006C66E4">
        <w:rPr>
          <w:rFonts w:ascii="Book Antiqua" w:hAnsi="Book Antiqua"/>
          <w:noProof/>
          <w:vertAlign w:val="superscript"/>
        </w:rPr>
        <w:t>[58,60]</w:t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hAnsi="Book Antiqua"/>
          <w:lang w:eastAsia="zh-CN"/>
        </w:rPr>
        <w:t>Ang1:</w:t>
      </w:r>
      <w:r w:rsidR="00035F64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hAnsi="Book Antiqua"/>
          <w:lang w:eastAsia="zh-CN"/>
        </w:rPr>
        <w:t>Angiopoietin-1;</w:t>
      </w:r>
      <w:r w:rsidR="00035F64">
        <w:rPr>
          <w:rFonts w:ascii="Book Antiqua" w:hAnsi="Book Antiqua"/>
          <w:lang w:eastAsia="zh-CN"/>
        </w:rPr>
        <w:t xml:space="preserve"> </w:t>
      </w:r>
      <w:r w:rsidR="00452681" w:rsidRPr="006C66E4">
        <w:rPr>
          <w:rFonts w:ascii="Book Antiqua" w:hAnsi="Book Antiqua"/>
          <w:lang w:eastAsia="zh-CN"/>
        </w:rPr>
        <w:t>EVs:</w:t>
      </w:r>
      <w:r w:rsidR="00452681">
        <w:rPr>
          <w:rFonts w:ascii="Book Antiqua" w:hAnsi="Book Antiqua"/>
        </w:rPr>
        <w:t xml:space="preserve"> </w:t>
      </w:r>
      <w:r w:rsidR="00452681" w:rsidRPr="006C66E4">
        <w:rPr>
          <w:rFonts w:ascii="Book Antiqua" w:hAnsi="Book Antiqua"/>
          <w:lang w:eastAsia="zh-CN"/>
        </w:rPr>
        <w:t>Extracellular</w:t>
      </w:r>
      <w:r w:rsidR="00452681">
        <w:rPr>
          <w:rFonts w:ascii="Book Antiqua" w:hAnsi="Book Antiqua"/>
          <w:lang w:eastAsia="zh-CN"/>
        </w:rPr>
        <w:t xml:space="preserve"> </w:t>
      </w:r>
      <w:r w:rsidR="00452681" w:rsidRPr="006C66E4">
        <w:rPr>
          <w:rFonts w:ascii="Book Antiqua" w:hAnsi="Book Antiqua"/>
          <w:lang w:eastAsia="zh-CN"/>
        </w:rPr>
        <w:t>vesicles</w:t>
      </w:r>
      <w:r w:rsidR="00452681">
        <w:rPr>
          <w:rFonts w:ascii="Book Antiqua" w:hAnsi="Book Antiqua"/>
          <w:lang w:eastAsia="zh-CN"/>
        </w:rPr>
        <w:t>;</w:t>
      </w:r>
      <w:r w:rsidR="00452681" w:rsidRPr="006C66E4">
        <w:rPr>
          <w:rFonts w:ascii="Book Antiqua" w:hAnsi="Book Antiqua"/>
          <w:lang w:eastAsia="zh-CN"/>
        </w:rPr>
        <w:t xml:space="preserve"> HGF: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Hepatocyte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growth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factor;</w:t>
      </w:r>
      <w:r w:rsidR="00452681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hAnsi="Book Antiqua"/>
          <w:lang w:eastAsia="zh-CN"/>
        </w:rPr>
        <w:t>KGF:</w:t>
      </w:r>
      <w:r w:rsidR="00035F64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eratinocy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Pr="006C66E4">
        <w:rPr>
          <w:rFonts w:ascii="Book Antiqua" w:hAnsi="Book Antiqua"/>
          <w:lang w:eastAsia="zh-CN"/>
        </w:rPr>
        <w:t>;</w:t>
      </w:r>
      <w:r w:rsidR="00035F64">
        <w:rPr>
          <w:rFonts w:ascii="Book Antiqua" w:hAnsi="Book Antiqua"/>
          <w:lang w:eastAsia="zh-CN"/>
        </w:rPr>
        <w:t xml:space="preserve"> </w:t>
      </w:r>
      <w:r w:rsidR="00452681" w:rsidRPr="006C66E4">
        <w:rPr>
          <w:rFonts w:ascii="Book Antiqua" w:hAnsi="Book Antiqua"/>
          <w:lang w:eastAsia="zh-CN"/>
        </w:rPr>
        <w:t>LXA:</w:t>
      </w:r>
      <w:r w:rsidR="00452681">
        <w:rPr>
          <w:rFonts w:ascii="Book Antiqua" w:hAnsi="Book Antiqua"/>
          <w:lang w:eastAsia="zh-CN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LipoxinA</w:t>
      </w:r>
      <w:r w:rsidR="00452681" w:rsidRPr="006C66E4">
        <w:rPr>
          <w:rFonts w:ascii="Book Antiqua" w:eastAsia="Book Antiqua" w:hAnsi="Book Antiqua" w:cs="Book Antiqua"/>
          <w:color w:val="000000"/>
          <w:vertAlign w:val="subscript"/>
        </w:rPr>
        <w:t>4</w:t>
      </w:r>
      <w:r w:rsidR="00452681" w:rsidRPr="006C66E4">
        <w:rPr>
          <w:rFonts w:ascii="Book Antiqua" w:eastAsia="Book Antiqua" w:hAnsi="Book Antiqua" w:cs="Book Antiqua"/>
          <w:color w:val="000000"/>
        </w:rPr>
        <w:t>;</w:t>
      </w:r>
      <w:r w:rsidR="00035F64">
        <w:rPr>
          <w:rFonts w:ascii="Book Antiqua" w:hAnsi="Book Antiqua"/>
          <w:lang w:eastAsia="zh-CN"/>
        </w:rPr>
        <w:t xml:space="preserve"> </w:t>
      </w:r>
      <w:r w:rsidR="00452681" w:rsidRPr="006C66E4">
        <w:rPr>
          <w:rFonts w:ascii="Book Antiqua" w:hAnsi="Book Antiqua"/>
          <w:lang w:eastAsia="zh-CN"/>
        </w:rPr>
        <w:t>MMPs:</w:t>
      </w:r>
      <w:r w:rsidR="00452681">
        <w:rPr>
          <w:rFonts w:ascii="Book Antiqua" w:hAnsi="Book Antiqua"/>
          <w:lang w:eastAsia="zh-CN"/>
        </w:rPr>
        <w:t xml:space="preserve"> </w:t>
      </w:r>
      <w:r w:rsidR="00452681" w:rsidRPr="006C66E4">
        <w:rPr>
          <w:rFonts w:ascii="Book Antiqua" w:hAnsi="Book Antiqua"/>
          <w:lang w:eastAsia="zh-CN"/>
        </w:rPr>
        <w:t>Matrix</w:t>
      </w:r>
      <w:r w:rsidR="00452681">
        <w:rPr>
          <w:rFonts w:ascii="Book Antiqua" w:hAnsi="Book Antiqua"/>
          <w:lang w:eastAsia="zh-CN"/>
        </w:rPr>
        <w:t xml:space="preserve"> </w:t>
      </w:r>
      <w:r w:rsidR="00452681" w:rsidRPr="006C66E4">
        <w:rPr>
          <w:rFonts w:ascii="Book Antiqua" w:hAnsi="Book Antiqua"/>
          <w:lang w:eastAsia="zh-CN"/>
        </w:rPr>
        <w:t>metalloproteinases;</w:t>
      </w:r>
      <w:r w:rsidR="00452681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hAnsi="Book Antiqua"/>
          <w:lang w:eastAsia="zh-CN"/>
        </w:rPr>
        <w:t>VEGF:</w:t>
      </w:r>
      <w:r w:rsidR="00035F64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sc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7B40B8">
        <w:rPr>
          <w:rFonts w:ascii="Book Antiqua" w:hAnsi="Book Antiqua"/>
          <w:lang w:eastAsia="zh-CN"/>
        </w:rPr>
        <w:t>.</w:t>
      </w:r>
    </w:p>
    <w:p w14:paraId="67A4B95C" w14:textId="77777777" w:rsidR="00161231" w:rsidRPr="006C66E4" w:rsidRDefault="00161231" w:rsidP="006C66E4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C66E4">
        <w:rPr>
          <w:rFonts w:ascii="Book Antiqua" w:eastAsia="Book Antiqua" w:hAnsi="Book Antiqua" w:cs="Book Antiqua"/>
          <w:color w:val="000000"/>
        </w:rPr>
        <w:br w:type="page"/>
      </w:r>
    </w:p>
    <w:p w14:paraId="3567FABB" w14:textId="77777777" w:rsidR="00161231" w:rsidRPr="006C66E4" w:rsidRDefault="00161231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  <w:lang w:eastAsia="zh-CN"/>
        </w:rPr>
      </w:pPr>
      <w:r w:rsidRPr="006C66E4"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1BF995F9" wp14:editId="50FB3903">
            <wp:extent cx="4765798" cy="3209279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75631" cy="32159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10A9885" w14:textId="5CCEE665" w:rsidR="00161231" w:rsidRPr="006C66E4" w:rsidRDefault="00161231" w:rsidP="006C66E4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C66E4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3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Tissu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repair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regeneration.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MSCs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a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ultilinea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otent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fferentia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arge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lla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posi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br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i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B40B8">
        <w:rPr>
          <w:rFonts w:ascii="Book Antiqua" w:eastAsia="Book Antiqua" w:hAnsi="Book Antiqua" w:cs="Book Antiqua"/>
          <w:color w:val="000000"/>
        </w:rPr>
        <w:t>m</w:t>
      </w:r>
      <w:r w:rsidRPr="006C66E4">
        <w:rPr>
          <w:rFonts w:ascii="Book Antiqua" w:eastAsia="Book Antiqua" w:hAnsi="Book Antiqua" w:cs="Book Antiqua"/>
          <w:color w:val="000000"/>
        </w:rPr>
        <w:t>atrix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metalloproteinases</w:t>
      </w:r>
      <w:proofErr w:type="gramEnd"/>
      <w:r w:rsidRPr="006C66E4">
        <w:rPr>
          <w:rFonts w:ascii="Book Antiqua" w:hAnsi="Book Antiqua"/>
          <w:lang w:val="en-IN"/>
        </w:rPr>
        <w:fldChar w:fldCharType="begin">
          <w:fldData xml:space="preserve">PEVuZE5vdGU+PENpdGU+PEF1dGhvcj5DYWk8L0F1dGhvcj48WWVhcj4yMDE2PC9ZZWFyPjxSZWNO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</w:fldData>
        </w:fldChar>
      </w:r>
      <w:r w:rsidRPr="006C66E4">
        <w:rPr>
          <w:rFonts w:ascii="Book Antiqua" w:hAnsi="Book Antiqua"/>
          <w:lang w:val="en-IN"/>
        </w:rPr>
        <w:instrText xml:space="preserve"> ADDIN EN.CITE </w:instrText>
      </w:r>
      <w:r w:rsidRPr="006C66E4">
        <w:rPr>
          <w:rFonts w:ascii="Book Antiqua" w:hAnsi="Book Antiqua"/>
          <w:lang w:val="en-IN"/>
        </w:rPr>
        <w:fldChar w:fldCharType="begin">
          <w:fldData xml:space="preserve">PEVuZE5vdGU+PENpdGU+PEF1dGhvcj5DYWk8L0F1dGhvcj48WWVhcj4yMDE2PC9ZZWFyPjxSZWNO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</w:fldData>
        </w:fldChar>
      </w:r>
      <w:r w:rsidRPr="006C66E4">
        <w:rPr>
          <w:rFonts w:ascii="Book Antiqua" w:hAnsi="Book Antiqua"/>
          <w:lang w:val="en-IN"/>
        </w:rPr>
        <w:instrText xml:space="preserve"> ADDIN EN.CITE.DATA </w:instrText>
      </w:r>
      <w:r w:rsidRPr="006C66E4">
        <w:rPr>
          <w:rFonts w:ascii="Book Antiqua" w:hAnsi="Book Antiqua"/>
          <w:lang w:val="en-IN"/>
        </w:rPr>
      </w:r>
      <w:r w:rsidRPr="006C66E4">
        <w:rPr>
          <w:rFonts w:ascii="Book Antiqua" w:hAnsi="Book Antiqua"/>
          <w:lang w:val="en-IN"/>
        </w:rPr>
        <w:fldChar w:fldCharType="end"/>
      </w:r>
      <w:r w:rsidRPr="006C66E4">
        <w:rPr>
          <w:rFonts w:ascii="Book Antiqua" w:hAnsi="Book Antiqua"/>
          <w:lang w:val="en-IN"/>
        </w:rPr>
      </w:r>
      <w:r w:rsidRPr="006C66E4">
        <w:rPr>
          <w:rFonts w:ascii="Book Antiqua" w:hAnsi="Book Antiqua"/>
          <w:lang w:val="en-IN"/>
        </w:rPr>
        <w:fldChar w:fldCharType="separate"/>
      </w:r>
      <w:r w:rsidRPr="006C66E4">
        <w:rPr>
          <w:rFonts w:ascii="Book Antiqua" w:hAnsi="Book Antiqua"/>
          <w:noProof/>
          <w:vertAlign w:val="superscript"/>
          <w:lang w:val="en-IN"/>
        </w:rPr>
        <w:t>[114,115]</w:t>
      </w:r>
      <w:r w:rsidRPr="006C66E4">
        <w:rPr>
          <w:rFonts w:ascii="Book Antiqua" w:hAnsi="Book Antiqua"/>
          <w:lang w:val="en-IN"/>
        </w:rPr>
        <w:fldChar w:fldCharType="end"/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toge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rectl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ackag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tra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sic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tochondr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f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life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cells</w:t>
      </w:r>
      <w:proofErr w:type="gramEnd"/>
      <w:r w:rsidRPr="006C66E4">
        <w:rPr>
          <w:rFonts w:ascii="Book Antiqua" w:hAnsi="Book Antiqua"/>
          <w:lang w:val="en-IN"/>
        </w:rPr>
        <w:fldChar w:fldCharType="begin">
          <w:fldData xml:space="preserve">PEVuZE5vdGU+PENpdGU+PEF1dGhvcj5BdGFiYWk8L0F1dGhvcj48WWVhcj4yMDAyPC9ZZWFyPjxS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=
</w:fldData>
        </w:fldChar>
      </w:r>
      <w:r w:rsidRPr="006C66E4">
        <w:rPr>
          <w:rFonts w:ascii="Book Antiqua" w:hAnsi="Book Antiqua"/>
          <w:lang w:val="en-IN"/>
        </w:rPr>
        <w:instrText xml:space="preserve"> ADDIN EN.CITE </w:instrText>
      </w:r>
      <w:r w:rsidRPr="006C66E4">
        <w:rPr>
          <w:rFonts w:ascii="Book Antiqua" w:hAnsi="Book Antiqua"/>
          <w:lang w:val="en-IN"/>
        </w:rPr>
        <w:fldChar w:fldCharType="begin">
          <w:fldData xml:space="preserve">PEVuZE5vdGU+PENpdGU+PEF1dGhvcj5BdGFiYWk8L0F1dGhvcj48WWVhcj4yMDAyPC9ZZWFyPjxS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=
</w:fldData>
        </w:fldChar>
      </w:r>
      <w:r w:rsidRPr="006C66E4">
        <w:rPr>
          <w:rFonts w:ascii="Book Antiqua" w:hAnsi="Book Antiqua"/>
          <w:lang w:val="en-IN"/>
        </w:rPr>
        <w:instrText xml:space="preserve"> ADDIN EN.CITE.DATA </w:instrText>
      </w:r>
      <w:r w:rsidRPr="006C66E4">
        <w:rPr>
          <w:rFonts w:ascii="Book Antiqua" w:hAnsi="Book Antiqua"/>
          <w:lang w:val="en-IN"/>
        </w:rPr>
      </w:r>
      <w:r w:rsidRPr="006C66E4">
        <w:rPr>
          <w:rFonts w:ascii="Book Antiqua" w:hAnsi="Book Antiqua"/>
          <w:lang w:val="en-IN"/>
        </w:rPr>
        <w:fldChar w:fldCharType="end"/>
      </w:r>
      <w:r w:rsidRPr="006C66E4">
        <w:rPr>
          <w:rFonts w:ascii="Book Antiqua" w:hAnsi="Book Antiqua"/>
          <w:lang w:val="en-IN"/>
        </w:rPr>
      </w:r>
      <w:r w:rsidRPr="006C66E4">
        <w:rPr>
          <w:rFonts w:ascii="Book Antiqua" w:hAnsi="Book Antiqua"/>
          <w:lang w:val="en-IN"/>
        </w:rPr>
        <w:fldChar w:fldCharType="separate"/>
      </w:r>
      <w:r w:rsidRPr="006C66E4">
        <w:rPr>
          <w:rFonts w:ascii="Book Antiqua" w:hAnsi="Book Antiqua"/>
          <w:noProof/>
          <w:vertAlign w:val="superscript"/>
          <w:lang w:val="en-IN"/>
        </w:rPr>
        <w:t>[87,88]</w:t>
      </w:r>
      <w:r w:rsidRPr="006C66E4">
        <w:rPr>
          <w:rFonts w:ascii="Book Antiqua" w:hAnsi="Book Antiqua"/>
          <w:lang w:val="en-IN"/>
        </w:rPr>
        <w:fldChar w:fldCharType="end"/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-angiogen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sc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Pr="006C66E4">
        <w:rPr>
          <w:rFonts w:ascii="Book Antiqua" w:hAnsi="Book Antiqua"/>
        </w:rPr>
        <w:fldChar w:fldCharType="begin">
          <w:fldData xml:space="preserve">PEVuZE5vdGU+PENpdGU+PEF1dGhvcj5ZYW5nPC9BdXRob3I+PFllYXI+MjAxNjwvWWVhcj48UmVj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</w:fldData>
        </w:fldChar>
      </w:r>
      <w:r w:rsidRPr="006C66E4">
        <w:rPr>
          <w:rFonts w:ascii="Book Antiqua" w:hAnsi="Book Antiqua"/>
        </w:rPr>
        <w:instrText xml:space="preserve"> ADDIN EN.CITE </w:instrText>
      </w:r>
      <w:r w:rsidRPr="006C66E4">
        <w:rPr>
          <w:rFonts w:ascii="Book Antiqua" w:hAnsi="Book Antiqua"/>
        </w:rPr>
        <w:fldChar w:fldCharType="begin">
          <w:fldData xml:space="preserve">PEVuZE5vdGU+PENpdGU+PEF1dGhvcj5ZYW5nPC9BdXRob3I+PFllYXI+MjAxNjwvWWVhcj48UmVj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</w:fldData>
        </w:fldChar>
      </w:r>
      <w:r w:rsidRPr="006C66E4">
        <w:rPr>
          <w:rFonts w:ascii="Book Antiqua" w:hAnsi="Book Antiqua"/>
        </w:rPr>
        <w:instrText xml:space="preserve"> ADDIN EN.CITE.DATA </w:instrText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separate"/>
      </w:r>
      <w:r w:rsidRPr="006C66E4">
        <w:rPr>
          <w:rFonts w:ascii="Book Antiqua" w:hAnsi="Book Antiqua"/>
          <w:noProof/>
          <w:vertAlign w:val="superscript"/>
        </w:rPr>
        <w:t>[108]</w:t>
      </w:r>
      <w:r w:rsidRPr="006C66E4">
        <w:rPr>
          <w:rFonts w:ascii="Book Antiqua" w:hAnsi="Book Antiqua"/>
        </w:rPr>
        <w:fldChar w:fldCharType="end"/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L-37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iogenesis</w:t>
      </w:r>
      <w:r w:rsidRPr="006C66E4">
        <w:rPr>
          <w:rFonts w:ascii="Book Antiqua" w:hAnsi="Book Antiqua"/>
          <w:lang w:val="en-IN"/>
        </w:rPr>
        <w:fldChar w:fldCharType="begin"/>
      </w:r>
      <w:r w:rsidRPr="006C66E4">
        <w:rPr>
          <w:rFonts w:ascii="Book Antiqua" w:hAnsi="Book Antiqua"/>
          <w:lang w:val="en-IN"/>
        </w:rPr>
        <w:instrText xml:space="preserve"> ADDIN EN.CITE &lt;EndNote&gt;&lt;Cite&gt;&lt;Author&gt;Duplantier&lt;/Author&gt;&lt;Year&gt;2013&lt;/Year&gt;&lt;RecNum&gt;268&lt;/RecNum&gt;&lt;DisplayText&gt;&lt;style face="superscript"&gt;[25]&lt;/style&gt;&lt;/DisplayText&gt;&lt;record&gt;&lt;rec-number&gt;268&lt;/rec-number&gt;&lt;foreign-keys&gt;&lt;key app="EN" db-id="vxezfedfl5ppa8e2e0pxdpxntpw5x9xzzd0w" timestamp="1617177173"&gt;268&lt;/key&gt;&lt;/foreign-keys&gt;&lt;ref-type name="Journal Article"&gt;17&lt;/ref-type&gt;&lt;contributors&gt;&lt;authors&gt;&lt;author&gt;&lt;style face="bold" font="default" size="100%"&gt;Duplantier, A. J.&lt;/style&gt;&lt;/author&gt;&lt;author&gt;van Hoek, M. L.&lt;/author&gt;&lt;/authors&gt;&lt;/contributors&gt;&lt;auth-address&gt;National Center for Biodefense and Infectious Diseases, George Mason University , Manassas, VA , USA.&lt;/auth-address&gt;&lt;titles&gt;&lt;title&gt;The Human Cathelicidin Antimicrobial Peptide LL-37 as a Potential Treatment for Polymicrobial Infected Wounds&lt;/title&gt;&lt;secondary-title&gt;Front Immunol&lt;/secondary-title&gt;&lt;alt-title&gt;Frontiers in immunology&lt;/alt-title&gt;&lt;/titles&gt;&lt;alt-periodical&gt;&lt;full-title&gt;Frontiers in Immunology&lt;/full-title&gt;&lt;/alt-periodical&gt;&lt;pages&gt;143&lt;/pages&gt;&lt;volume&gt;4&lt;/volume&gt;&lt;edition&gt;2013/07/11&lt;/edition&gt;&lt;keywords&gt;&lt;keyword&gt;antimicrobial peptide&lt;/keyword&gt;&lt;keyword&gt;biofilm&lt;/keyword&gt;&lt;keyword&gt;cathelicidin&lt;/keyword&gt;&lt;keyword&gt;chronic wounds&lt;/keyword&gt;&lt;keyword&gt;infected wounds&lt;/keyword&gt;&lt;/keywords&gt;&lt;dates&gt;&lt;year&gt;2013&lt;/year&gt;&lt;/dates&gt;&lt;isbn&gt;1664-3224 (Print)&amp;#xD;1664-3224&lt;/isbn&gt;&lt;accession-num&gt;23840194&lt;/accession-num&gt;&lt;urls&gt;&lt;/urls&gt;&lt;custom2&gt;PMC3699762&lt;/custom2&gt;&lt;electronic-resource-num&gt;10.3389/fimmu.2013.00143&lt;/electronic-resource-num&gt;&lt;remote-database-provider&gt;NLM&lt;/remote-database-provider&gt;&lt;language&gt;eng&lt;/language&gt;&lt;/record&gt;&lt;/Cite&gt;&lt;/EndNote&gt;</w:instrText>
      </w:r>
      <w:r w:rsidRPr="006C66E4">
        <w:rPr>
          <w:rFonts w:ascii="Book Antiqua" w:hAnsi="Book Antiqua"/>
          <w:lang w:val="en-IN"/>
        </w:rPr>
        <w:fldChar w:fldCharType="separate"/>
      </w:r>
      <w:r w:rsidRPr="006C66E4">
        <w:rPr>
          <w:rFonts w:ascii="Book Antiqua" w:hAnsi="Book Antiqua"/>
          <w:noProof/>
          <w:vertAlign w:val="superscript"/>
          <w:lang w:val="en-IN"/>
        </w:rPr>
        <w:t>[25]</w:t>
      </w:r>
      <w:r w:rsidRPr="006C66E4">
        <w:rPr>
          <w:rFonts w:ascii="Book Antiqua" w:hAnsi="Book Antiqua"/>
          <w:lang w:val="en-IN"/>
        </w:rPr>
        <w:fldChar w:fldCharType="end"/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tex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B40B8">
        <w:rPr>
          <w:rFonts w:ascii="Book Antiqua" w:eastAsia="Book Antiqua" w:hAnsi="Book Antiqua" w:cs="Book Antiqua"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ipoxinA4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iopoietin-1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7B40B8">
        <w:rPr>
          <w:rFonts w:ascii="Book Antiqua" w:eastAsia="Book Antiqua" w:hAnsi="Book Antiqua" w:cs="Book Antiqua"/>
          <w:color w:val="000000"/>
        </w:rPr>
        <w:t>k</w:t>
      </w:r>
      <w:r w:rsidRPr="006C66E4">
        <w:rPr>
          <w:rFonts w:ascii="Book Antiqua" w:eastAsia="Book Antiqua" w:hAnsi="Book Antiqua" w:cs="Book Antiqua"/>
          <w:color w:val="000000"/>
        </w:rPr>
        <w:t>eratinocy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7B40B8">
        <w:rPr>
          <w:rFonts w:ascii="Book Antiqua" w:eastAsia="Book Antiqua" w:hAnsi="Book Antiqua" w:cs="Book Antiqua"/>
          <w:color w:val="000000"/>
        </w:rPr>
        <w:t xml:space="preserve"> (KGF)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ocy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7B40B8">
        <w:rPr>
          <w:rFonts w:ascii="Book Antiqua" w:eastAsia="Book Antiqua" w:hAnsi="Book Antiqua" w:cs="Book Antiqua"/>
          <w:color w:val="000000"/>
        </w:rPr>
        <w:t xml:space="preserve"> (HGF)</w:t>
      </w:r>
      <w:r w:rsidRPr="006C66E4">
        <w:rPr>
          <w:rFonts w:ascii="Book Antiqua" w:eastAsia="Book Antiqua" w:hAnsi="Book Antiqua" w:cs="Book Antiqua"/>
          <w:color w:val="000000"/>
        </w:rPr>
        <w:t>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asc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lui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learance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chang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s</w:t>
      </w:r>
      <w:r w:rsidRPr="006C66E4">
        <w:rPr>
          <w:rFonts w:ascii="Book Antiqua" w:hAnsi="Book Antiqua"/>
          <w:lang w:val="en-IN"/>
        </w:rPr>
        <w:fldChar w:fldCharType="begin">
          <w:fldData xml:space="preserve">PEVuZE5vdGU+PENpdGU+PEF1dGhvcj5GYW5nPC9BdXRob3I+PFllYXI+MjAxNTwvWWVhcj48UmVj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</w:fldData>
        </w:fldChar>
      </w:r>
      <w:r w:rsidRPr="006C66E4">
        <w:rPr>
          <w:rFonts w:ascii="Book Antiqua" w:hAnsi="Book Antiqua"/>
          <w:lang w:val="en-IN"/>
        </w:rPr>
        <w:instrText xml:space="preserve"> ADDIN EN.CITE </w:instrText>
      </w:r>
      <w:r w:rsidRPr="006C66E4">
        <w:rPr>
          <w:rFonts w:ascii="Book Antiqua" w:hAnsi="Book Antiqua"/>
          <w:lang w:val="en-IN"/>
        </w:rPr>
        <w:fldChar w:fldCharType="begin">
          <w:fldData xml:space="preserve">PEVuZE5vdGU+PENpdGU+PEF1dGhvcj5GYW5nPC9BdXRob3I+PFllYXI+MjAxNTwvWWVhcj48UmVj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</w:fldData>
        </w:fldChar>
      </w:r>
      <w:r w:rsidRPr="006C66E4">
        <w:rPr>
          <w:rFonts w:ascii="Book Antiqua" w:hAnsi="Book Antiqua"/>
          <w:lang w:val="en-IN"/>
        </w:rPr>
        <w:instrText xml:space="preserve"> ADDIN EN.CITE.DATA </w:instrText>
      </w:r>
      <w:r w:rsidRPr="006C66E4">
        <w:rPr>
          <w:rFonts w:ascii="Book Antiqua" w:hAnsi="Book Antiqua"/>
          <w:lang w:val="en-IN"/>
        </w:rPr>
      </w:r>
      <w:r w:rsidRPr="006C66E4">
        <w:rPr>
          <w:rFonts w:ascii="Book Antiqua" w:hAnsi="Book Antiqua"/>
          <w:lang w:val="en-IN"/>
        </w:rPr>
        <w:fldChar w:fldCharType="end"/>
      </w:r>
      <w:r w:rsidRPr="006C66E4">
        <w:rPr>
          <w:rFonts w:ascii="Book Antiqua" w:hAnsi="Book Antiqua"/>
          <w:lang w:val="en-IN"/>
        </w:rPr>
      </w:r>
      <w:r w:rsidRPr="006C66E4">
        <w:rPr>
          <w:rFonts w:ascii="Book Antiqua" w:hAnsi="Book Antiqua"/>
          <w:lang w:val="en-IN"/>
        </w:rPr>
        <w:fldChar w:fldCharType="separate"/>
      </w:r>
      <w:r w:rsidRPr="006C66E4">
        <w:rPr>
          <w:rFonts w:ascii="Book Antiqua" w:hAnsi="Book Antiqua"/>
          <w:noProof/>
          <w:vertAlign w:val="superscript"/>
          <w:lang w:val="en-IN"/>
        </w:rPr>
        <w:t>[68,70,94,95]</w:t>
      </w:r>
      <w:r w:rsidRPr="006C66E4">
        <w:rPr>
          <w:rFonts w:ascii="Book Antiqua" w:hAnsi="Book Antiqua"/>
          <w:lang w:val="en-IN"/>
        </w:rPr>
        <w:fldChar w:fldCharType="end"/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XCL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-X-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ti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gand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hAnsi="Book Antiqua"/>
          <w:lang w:eastAsia="zh-CN"/>
        </w:rPr>
        <w:t>DC:</w:t>
      </w:r>
      <w:r w:rsidR="00452681">
        <w:rPr>
          <w:rFonts w:ascii="Book Antiqua" w:hAnsi="Book Antiqua"/>
          <w:lang w:eastAsia="zh-CN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Dendritic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cell;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hAnsi="Book Antiqua"/>
          <w:lang w:eastAsia="zh-CN"/>
        </w:rPr>
        <w:t>HGF:</w:t>
      </w:r>
      <w:r w:rsidR="00452681">
        <w:rPr>
          <w:rFonts w:ascii="Book Antiqua" w:hAnsi="Book Antiqua"/>
          <w:lang w:eastAsia="zh-CN"/>
        </w:rPr>
        <w:t xml:space="preserve"> Human growth factor; </w:t>
      </w:r>
      <w:r w:rsidR="00452681" w:rsidRPr="006C66E4">
        <w:rPr>
          <w:rFonts w:ascii="Book Antiqua" w:eastAsia="Book Antiqua" w:hAnsi="Book Antiqua" w:cs="Book Antiqua"/>
          <w:color w:val="000000"/>
        </w:rPr>
        <w:t>HO-1: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Heme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oxgenase-1;</w:t>
      </w:r>
      <w:r w:rsidR="00452681">
        <w:rPr>
          <w:rFonts w:ascii="Book Antiqua" w:hAnsi="Book Antiqua"/>
          <w:lang w:eastAsia="zh-CN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IFNγ: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Interferon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γ;</w:t>
      </w:r>
      <w:r w:rsidR="00452681">
        <w:rPr>
          <w:rFonts w:ascii="Book Antiqua" w:hAnsi="Book Antiqua"/>
          <w:lang w:eastAsia="zh-CN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IL-10: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Interleukin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10;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IL1RA: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Interleukin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1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receptor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antagonist;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hAnsi="Book Antiqua"/>
          <w:lang w:eastAsia="zh-CN"/>
        </w:rPr>
        <w:t>PD</w:t>
      </w:r>
      <w:r w:rsidR="00452681">
        <w:rPr>
          <w:rFonts w:ascii="Book Antiqua" w:hAnsi="Book Antiqua"/>
          <w:lang w:eastAsia="zh-CN"/>
        </w:rPr>
        <w:t>-</w:t>
      </w:r>
      <w:r w:rsidR="00452681" w:rsidRPr="006C66E4">
        <w:rPr>
          <w:rFonts w:ascii="Book Antiqua" w:hAnsi="Book Antiqua"/>
          <w:lang w:eastAsia="zh-CN"/>
        </w:rPr>
        <w:t>L</w:t>
      </w:r>
      <w:r w:rsidR="00452681">
        <w:rPr>
          <w:rFonts w:ascii="Book Antiqua" w:hAnsi="Book Antiqua"/>
          <w:lang w:eastAsia="zh-CN"/>
        </w:rPr>
        <w:t>1</w:t>
      </w:r>
      <w:r w:rsidR="00452681" w:rsidRPr="006C66E4">
        <w:rPr>
          <w:rFonts w:ascii="Book Antiqua" w:hAnsi="Book Antiqua"/>
          <w:lang w:eastAsia="zh-CN"/>
        </w:rPr>
        <w:t>:</w:t>
      </w:r>
      <w:r w:rsidR="00452681">
        <w:rPr>
          <w:rFonts w:ascii="Book Antiqua" w:hAnsi="Book Antiqua"/>
          <w:lang w:eastAsia="zh-CN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Programmed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death-</w:t>
      </w:r>
      <w:r w:rsidR="00452681">
        <w:rPr>
          <w:rFonts w:ascii="Book Antiqua" w:eastAsia="Book Antiqua" w:hAnsi="Book Antiqua" w:cs="Book Antiqua"/>
          <w:color w:val="000000"/>
        </w:rPr>
        <w:t xml:space="preserve">ligand </w:t>
      </w:r>
      <w:r w:rsidR="00452681" w:rsidRPr="006C66E4">
        <w:rPr>
          <w:rFonts w:ascii="Book Antiqua" w:eastAsia="Book Antiqua" w:hAnsi="Book Antiqua" w:cs="Book Antiqua"/>
          <w:color w:val="000000"/>
        </w:rPr>
        <w:t>1;</w:t>
      </w:r>
      <w:r w:rsidR="00452681">
        <w:rPr>
          <w:rFonts w:ascii="Book Antiqua" w:hAnsi="Book Antiqua"/>
          <w:lang w:eastAsia="zh-CN"/>
        </w:rPr>
        <w:t xml:space="preserve"> </w:t>
      </w:r>
      <w:r w:rsidR="00452681" w:rsidRPr="006C66E4">
        <w:rPr>
          <w:rFonts w:ascii="Book Antiqua" w:hAnsi="Book Antiqua"/>
          <w:lang w:eastAsia="zh-CN"/>
        </w:rPr>
        <w:t>PGE:</w:t>
      </w:r>
      <w:r w:rsidR="00452681">
        <w:rPr>
          <w:rFonts w:ascii="Book Antiqua" w:hAnsi="Book Antiqua"/>
          <w:lang w:eastAsia="zh-CN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Prostaglandin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E2;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hAnsi="Book Antiqua"/>
          <w:lang w:eastAsia="zh-CN"/>
        </w:rPr>
        <w:t>ROS:</w:t>
      </w:r>
      <w:r w:rsidR="00035F64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a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xy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pecies;</w:t>
      </w:r>
      <w:r w:rsidR="00035F64">
        <w:rPr>
          <w:rFonts w:ascii="Book Antiqua" w:hAnsi="Book Antiqua"/>
          <w:lang w:eastAsia="zh-CN"/>
        </w:rPr>
        <w:t xml:space="preserve"> </w:t>
      </w:r>
      <w:r w:rsidR="00452681" w:rsidRPr="006C66E4">
        <w:rPr>
          <w:rFonts w:ascii="Book Antiqua" w:hAnsi="Book Antiqua"/>
          <w:lang w:eastAsia="zh-CN"/>
        </w:rPr>
        <w:t>SOD:</w:t>
      </w:r>
      <w:r w:rsidR="00452681">
        <w:rPr>
          <w:rFonts w:ascii="Book Antiqua" w:hAnsi="Book Antiqua"/>
          <w:lang w:eastAsia="zh-CN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Superoxide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dismutase;</w:t>
      </w:r>
      <w:r w:rsidR="00452681">
        <w:rPr>
          <w:rFonts w:ascii="Book Antiqua" w:hAnsi="Book Antiqua"/>
          <w:lang w:eastAsia="zh-CN"/>
        </w:rPr>
        <w:t xml:space="preserve"> </w:t>
      </w:r>
      <w:r w:rsidR="00452681" w:rsidRPr="006C66E4">
        <w:rPr>
          <w:rFonts w:ascii="Book Antiqua" w:hAnsi="Book Antiqua"/>
          <w:lang w:eastAsia="zh-CN"/>
        </w:rPr>
        <w:t>SP:</w:t>
      </w:r>
      <w:r w:rsidR="00452681">
        <w:rPr>
          <w:rFonts w:ascii="Book Antiqua" w:hAnsi="Book Antiqua"/>
          <w:lang w:eastAsia="zh-CN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Surfactant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protein</w:t>
      </w:r>
      <w:r w:rsidR="00452681" w:rsidRPr="006C66E4">
        <w:rPr>
          <w:rFonts w:ascii="Book Antiqua" w:hAnsi="Book Antiqua"/>
          <w:lang w:eastAsia="zh-CN"/>
        </w:rPr>
        <w:t>;</w:t>
      </w:r>
      <w:r w:rsidR="00452681">
        <w:rPr>
          <w:rFonts w:ascii="Book Antiqua" w:hAnsi="Book Antiqua"/>
          <w:lang w:eastAsia="zh-CN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STC: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Stanniocalcin;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hAnsi="Book Antiqua"/>
          <w:lang w:eastAsia="zh-CN"/>
        </w:rPr>
        <w:t>TSG-6:</w:t>
      </w:r>
      <w:r w:rsidR="00035F64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um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cr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α</w:t>
      </w:r>
      <w:r w:rsidR="005A7162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stimu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ene-6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NFα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um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ecr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α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hAnsi="Book Antiqua"/>
          <w:lang w:eastAsia="zh-CN"/>
        </w:rPr>
        <w:t>TGF:</w:t>
      </w:r>
      <w:r w:rsidR="00452681">
        <w:rPr>
          <w:rFonts w:ascii="Book Antiqua" w:hAnsi="Book Antiqua"/>
          <w:lang w:eastAsia="zh-CN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Transforming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growth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="00452681" w:rsidRPr="006C66E4">
        <w:rPr>
          <w:rFonts w:ascii="Book Antiqua" w:eastAsia="Book Antiqua" w:hAnsi="Book Antiqua" w:cs="Book Antiqua"/>
          <w:color w:val="000000"/>
        </w:rPr>
        <w:t>factor;</w:t>
      </w:r>
      <w:r w:rsidR="00452681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hAnsi="Book Antiqua"/>
          <w:lang w:eastAsia="zh-CN"/>
        </w:rPr>
        <w:t>T</w:t>
      </w:r>
      <w:r w:rsidRPr="006C66E4">
        <w:rPr>
          <w:rFonts w:ascii="Book Antiqua" w:hAnsi="Book Antiqua"/>
          <w:vertAlign w:val="subscript"/>
          <w:lang w:eastAsia="zh-CN"/>
        </w:rPr>
        <w:t>reg</w:t>
      </w:r>
      <w:r w:rsidRPr="006C66E4">
        <w:rPr>
          <w:rFonts w:ascii="Book Antiqua" w:hAnsi="Book Antiqua"/>
          <w:lang w:eastAsia="zh-CN"/>
        </w:rPr>
        <w:t>:</w:t>
      </w:r>
      <w:r w:rsidR="00035F64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hAnsi="Book Antiqua"/>
          <w:lang w:eastAsia="zh-CN"/>
        </w:rPr>
        <w:t>regulatory</w:t>
      </w:r>
      <w:r w:rsidR="00035F64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hAnsi="Book Antiqua"/>
          <w:lang w:eastAsia="zh-CN"/>
        </w:rPr>
        <w:t>T</w:t>
      </w:r>
      <w:r w:rsidR="005A7162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hAnsi="Book Antiqua"/>
          <w:lang w:eastAsia="zh-CN"/>
        </w:rPr>
        <w:t>cell;</w:t>
      </w:r>
      <w:r w:rsidR="00035F64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hAnsi="Book Antiqua"/>
          <w:lang w:eastAsia="zh-CN"/>
        </w:rPr>
        <w:t>TSP:</w:t>
      </w:r>
      <w:r w:rsidR="00035F64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mbospondin.</w:t>
      </w:r>
      <w:r w:rsidRPr="006C66E4">
        <w:rPr>
          <w:rFonts w:ascii="Book Antiqua" w:eastAsia="Book Antiqua" w:hAnsi="Book Antiqua" w:cs="Book Antiqua"/>
          <w:color w:val="000000"/>
        </w:rPr>
        <w:br w:type="page"/>
      </w:r>
    </w:p>
    <w:p w14:paraId="3E8A162F" w14:textId="77777777" w:rsidR="00161231" w:rsidRPr="006C66E4" w:rsidRDefault="00161231" w:rsidP="006C66E4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6C66E4"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50C713D6" wp14:editId="0050DA3A">
            <wp:extent cx="5386788" cy="3383828"/>
            <wp:effectExtent l="0" t="0" r="0" b="7620"/>
            <wp:docPr id="93" name="图片 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7934" cy="339711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FFADDD6" w14:textId="13B5AC58" w:rsidR="006C66E4" w:rsidRPr="006C66E4" w:rsidRDefault="00161231" w:rsidP="006C66E4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  <w:sectPr w:rsidR="006C66E4" w:rsidRPr="006C66E4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6C66E4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4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ignali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pathways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odified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by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mesenchymal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stem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ells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in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alveolar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u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epithelial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cells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duri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lung</w:t>
      </w:r>
      <w:r w:rsidR="00035F64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bCs/>
          <w:color w:val="000000"/>
        </w:rPr>
        <w:t>injury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MSCs)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ermeabilit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5A7162">
        <w:rPr>
          <w:rFonts w:ascii="Book Antiqua" w:eastAsia="Book Antiqua" w:hAnsi="Book Antiqua" w:cs="Book Antiqua"/>
          <w:color w:val="000000"/>
        </w:rPr>
        <w:t>l</w:t>
      </w:r>
      <w:r w:rsidRPr="006C66E4">
        <w:rPr>
          <w:rFonts w:ascii="Book Antiqua" w:eastAsia="Book Antiqua" w:hAnsi="Book Antiqua" w:cs="Book Antiqua"/>
          <w:color w:val="000000"/>
        </w:rPr>
        <w:t>ipoxinA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LXA4)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iopoiet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Ang1)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BC3C7F">
        <w:rPr>
          <w:rFonts w:ascii="Book Antiqua" w:eastAsia="Book Antiqua" w:hAnsi="Book Antiqua" w:cs="Book Antiqua"/>
          <w:color w:val="000000"/>
        </w:rPr>
        <w:t>k</w:t>
      </w:r>
      <w:r w:rsidRPr="006C66E4">
        <w:rPr>
          <w:rFonts w:ascii="Book Antiqua" w:eastAsia="Book Antiqua" w:hAnsi="Book Antiqua" w:cs="Book Antiqua"/>
          <w:color w:val="000000"/>
        </w:rPr>
        <w:t>eratinocy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KGF)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o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i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tracellu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vesicl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EVs)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(ALI)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XA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popt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3E76BA">
        <w:rPr>
          <w:rFonts w:ascii="Book Antiqua" w:eastAsia="Book Antiqua" w:hAnsi="Book Antiqua" w:cs="Book Antiqua"/>
          <w:color w:val="000000"/>
        </w:rPr>
        <w:t>c</w:t>
      </w:r>
      <w:r w:rsidRPr="006C66E4">
        <w:rPr>
          <w:rFonts w:ascii="Book Antiqua" w:eastAsia="Book Antiqua" w:hAnsi="Book Antiqua" w:cs="Book Antiqua"/>
          <w:color w:val="000000"/>
        </w:rPr>
        <w:t>aspase</w:t>
      </w:r>
      <w:r w:rsidR="003E76BA"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3</w:t>
      </w:r>
      <w:r w:rsidRPr="006C66E4">
        <w:rPr>
          <w:rFonts w:ascii="Book Antiqua" w:hAnsi="Book Antiqua"/>
        </w:rPr>
        <w:fldChar w:fldCharType="begin">
          <w:fldData xml:space="preserve">PEVuZE5vdGU+PENpdGU+PEF1dGhvcj5ZYW5nPC9BdXRob3I+PFllYXI+MjAxOTwvWWVhcj48UmVj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</w:fldData>
        </w:fldChar>
      </w:r>
      <w:r w:rsidRPr="006C66E4">
        <w:rPr>
          <w:rFonts w:ascii="Book Antiqua" w:hAnsi="Book Antiqua"/>
        </w:rPr>
        <w:instrText xml:space="preserve"> ADDIN EN.CITE </w:instrText>
      </w:r>
      <w:r w:rsidRPr="006C66E4">
        <w:rPr>
          <w:rFonts w:ascii="Book Antiqua" w:hAnsi="Book Antiqua"/>
        </w:rPr>
        <w:fldChar w:fldCharType="begin">
          <w:fldData xml:space="preserve">PEVuZE5vdGU+PENpdGU+PEF1dGhvcj5ZYW5nPC9BdXRob3I+PFllYXI+MjAxOTwvWWVhcj48UmVj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</w:fldData>
        </w:fldChar>
      </w:r>
      <w:r w:rsidRPr="006C66E4">
        <w:rPr>
          <w:rFonts w:ascii="Book Antiqua" w:hAnsi="Book Antiqua"/>
        </w:rPr>
        <w:instrText xml:space="preserve"> ADDIN EN.CITE.DATA </w:instrText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separate"/>
      </w:r>
      <w:r w:rsidRPr="006C66E4">
        <w:rPr>
          <w:rFonts w:ascii="Book Antiqua" w:hAnsi="Book Antiqua"/>
          <w:noProof/>
          <w:vertAlign w:val="superscript"/>
        </w:rPr>
        <w:t>[104]</w:t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XA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regula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nne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k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Pr="006C66E4">
        <w:rPr>
          <w:rFonts w:ascii="Book Antiqua" w:eastAsia="Book Antiqua" w:hAnsi="Book Antiqua" w:cs="Book Antiqua"/>
          <w:color w:val="000000"/>
        </w:rPr>
        <w:t>/K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035F64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um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cu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ystic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brosi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membran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onductanc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gula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hanne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k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phosphorylation</w:t>
      </w:r>
      <w:proofErr w:type="gramEnd"/>
      <w:r w:rsidRPr="006C66E4">
        <w:rPr>
          <w:rFonts w:ascii="Book Antiqua" w:hAnsi="Book Antiqua"/>
          <w:lang w:val="en-IN"/>
        </w:rPr>
        <w:fldChar w:fldCharType="begin">
          <w:fldData xml:space="preserve">PEVuZE5vdGU+PENpdGU+PEF1dGhvcj5ZYW5nPC9BdXRob3I+PFllYXI+MjAxMzwvWWVhcj48UmVj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</w:fldData>
        </w:fldChar>
      </w:r>
      <w:r w:rsidRPr="006C66E4">
        <w:rPr>
          <w:rFonts w:ascii="Book Antiqua" w:hAnsi="Book Antiqua"/>
          <w:lang w:val="en-IN"/>
        </w:rPr>
        <w:instrText xml:space="preserve"> ADDIN EN.CITE </w:instrText>
      </w:r>
      <w:r w:rsidRPr="006C66E4">
        <w:rPr>
          <w:rFonts w:ascii="Book Antiqua" w:hAnsi="Book Antiqua"/>
          <w:lang w:val="en-IN"/>
        </w:rPr>
        <w:fldChar w:fldCharType="begin">
          <w:fldData xml:space="preserve">PEVuZE5vdGU+PENpdGU+PEF1dGhvcj5ZYW5nPC9BdXRob3I+PFllYXI+MjAxMzwvWWVhcj48UmVj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</w:fldData>
        </w:fldChar>
      </w:r>
      <w:r w:rsidRPr="006C66E4">
        <w:rPr>
          <w:rFonts w:ascii="Book Antiqua" w:hAnsi="Book Antiqua"/>
          <w:lang w:val="en-IN"/>
        </w:rPr>
        <w:instrText xml:space="preserve"> ADDIN EN.CITE.DATA </w:instrText>
      </w:r>
      <w:r w:rsidRPr="006C66E4">
        <w:rPr>
          <w:rFonts w:ascii="Book Antiqua" w:hAnsi="Book Antiqua"/>
          <w:lang w:val="en-IN"/>
        </w:rPr>
      </w:r>
      <w:r w:rsidRPr="006C66E4">
        <w:rPr>
          <w:rFonts w:ascii="Book Antiqua" w:hAnsi="Book Antiqua"/>
          <w:lang w:val="en-IN"/>
        </w:rPr>
        <w:fldChar w:fldCharType="end"/>
      </w:r>
      <w:r w:rsidRPr="006C66E4">
        <w:rPr>
          <w:rFonts w:ascii="Book Antiqua" w:hAnsi="Book Antiqua"/>
          <w:lang w:val="en-IN"/>
        </w:rPr>
      </w:r>
      <w:r w:rsidRPr="006C66E4">
        <w:rPr>
          <w:rFonts w:ascii="Book Antiqua" w:hAnsi="Book Antiqua"/>
          <w:lang w:val="en-IN"/>
        </w:rPr>
        <w:fldChar w:fldCharType="separate"/>
      </w:r>
      <w:r w:rsidRPr="006C66E4">
        <w:rPr>
          <w:rFonts w:ascii="Book Antiqua" w:hAnsi="Book Antiqua"/>
          <w:noProof/>
          <w:vertAlign w:val="superscript"/>
          <w:lang w:val="en-IN"/>
        </w:rPr>
        <w:t>[96]</w:t>
      </w:r>
      <w:r w:rsidRPr="006C66E4">
        <w:rPr>
          <w:rFonts w:ascii="Book Antiqua" w:hAnsi="Book Antiqua"/>
          <w:lang w:val="en-IN"/>
        </w:rPr>
        <w:fldChar w:fldCharType="end"/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XA4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cu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-cadher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duc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activ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xyge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peci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i/>
          <w:iCs/>
          <w:color w:val="000000"/>
        </w:rPr>
        <w:t>v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odul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hAnsi="Book Antiqua" w:cs="Book Antiqua"/>
          <w:color w:val="000000"/>
          <w:lang w:eastAsia="zh-CN"/>
        </w:rPr>
        <w:t>n</w:t>
      </w:r>
      <w:r w:rsidRPr="006C66E4">
        <w:rPr>
          <w:rFonts w:ascii="Book Antiqua" w:eastAsia="Book Antiqua" w:hAnsi="Book Antiqua" w:cs="Book Antiqua"/>
          <w:color w:val="000000"/>
        </w:rPr>
        <w:t>ucle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rythroi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–rela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/he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xygenase-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expression</w:t>
      </w:r>
      <w:proofErr w:type="gramEnd"/>
      <w:r w:rsidRPr="006C66E4">
        <w:rPr>
          <w:rFonts w:ascii="Book Antiqua" w:hAnsi="Book Antiqua"/>
        </w:rPr>
        <w:fldChar w:fldCharType="begin">
          <w:fldData xml:space="preserve">PEVuZE5vdGU+PENpdGU+PEF1dGhvcj5DaGVuZzwvQXV0aG9yPjxZZWFyPjIwMTY8L1llYXI+PFJl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</w:fldData>
        </w:fldChar>
      </w:r>
      <w:r w:rsidRPr="006C66E4">
        <w:rPr>
          <w:rFonts w:ascii="Book Antiqua" w:hAnsi="Book Antiqua"/>
        </w:rPr>
        <w:instrText xml:space="preserve"> ADDIN EN.CITE </w:instrText>
      </w:r>
      <w:r w:rsidRPr="006C66E4">
        <w:rPr>
          <w:rFonts w:ascii="Book Antiqua" w:hAnsi="Book Antiqua"/>
        </w:rPr>
        <w:fldChar w:fldCharType="begin">
          <w:fldData xml:space="preserve">PEVuZE5vdGU+PENpdGU+PEF1dGhvcj5DaGVuZzwvQXV0aG9yPjxZZWFyPjIwMTY8L1llYXI+PFJl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</w:fldData>
        </w:fldChar>
      </w:r>
      <w:r w:rsidRPr="006C66E4">
        <w:rPr>
          <w:rFonts w:ascii="Book Antiqua" w:hAnsi="Book Antiqua"/>
        </w:rPr>
        <w:instrText xml:space="preserve"> ADDIN EN.CITE.DATA </w:instrText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separate"/>
      </w:r>
      <w:r w:rsidRPr="006C66E4">
        <w:rPr>
          <w:rFonts w:ascii="Book Antiqua" w:hAnsi="Book Antiqua"/>
          <w:noProof/>
          <w:vertAlign w:val="superscript"/>
        </w:rPr>
        <w:t>[103]</w:t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XA4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el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1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gh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unc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k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3E76BA">
        <w:rPr>
          <w:rFonts w:ascii="Book Antiqua" w:eastAsia="Book Antiqua" w:hAnsi="Book Antiqua" w:cs="Book Antiqua"/>
          <w:color w:val="000000"/>
        </w:rPr>
        <w:t>o</w:t>
      </w:r>
      <w:r w:rsidRPr="006C66E4">
        <w:rPr>
          <w:rFonts w:ascii="Book Antiqua" w:eastAsia="Book Antiqua" w:hAnsi="Book Antiqua" w:cs="Book Antiqua"/>
          <w:color w:val="000000"/>
        </w:rPr>
        <w:t>ccludin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on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ccluden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3E76BA">
        <w:rPr>
          <w:rFonts w:ascii="Book Antiqua" w:eastAsia="Book Antiqua" w:hAnsi="Book Antiqua" w:cs="Book Antiqua"/>
          <w:color w:val="000000"/>
        </w:rPr>
        <w:t>c</w:t>
      </w:r>
      <w:r w:rsidRPr="006C66E4">
        <w:rPr>
          <w:rFonts w:ascii="Book Antiqua" w:eastAsia="Book Antiqua" w:hAnsi="Book Antiqua" w:cs="Book Antiqua"/>
          <w:color w:val="000000"/>
        </w:rPr>
        <w:t>laudin</w:t>
      </w:r>
      <w:r w:rsidR="003E76BA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</w:t>
      </w:r>
      <w:r w:rsidRPr="006C66E4">
        <w:rPr>
          <w:rFonts w:ascii="Book Antiqua" w:hAnsi="Book Antiqua"/>
        </w:rPr>
        <w:fldChar w:fldCharType="begin">
          <w:fldData xml:space="preserve">PEVuZE5vdGU+PENpdGU+PEF1dGhvcj5GYW5nPC9BdXRob3I+PFllYXI+MjAxMDwvWWVhcj48UmVj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</w:fldData>
        </w:fldChar>
      </w:r>
      <w:r w:rsidRPr="006C66E4">
        <w:rPr>
          <w:rFonts w:ascii="Book Antiqua" w:hAnsi="Book Antiqua"/>
        </w:rPr>
        <w:instrText xml:space="preserve"> ADDIN EN.CITE </w:instrText>
      </w:r>
      <w:r w:rsidRPr="006C66E4">
        <w:rPr>
          <w:rFonts w:ascii="Book Antiqua" w:hAnsi="Book Antiqua"/>
        </w:rPr>
        <w:fldChar w:fldCharType="begin">
          <w:fldData xml:space="preserve">PEVuZE5vdGU+PENpdGU+PEF1dGhvcj5GYW5nPC9BdXRob3I+PFllYXI+MjAxMDwvWWVhcj48UmVj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</w:fldData>
        </w:fldChar>
      </w:r>
      <w:r w:rsidRPr="006C66E4">
        <w:rPr>
          <w:rFonts w:ascii="Book Antiqua" w:hAnsi="Book Antiqua"/>
        </w:rPr>
        <w:instrText xml:space="preserve"> ADDIN EN.CITE.DATA </w:instrText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separate"/>
      </w:r>
      <w:r w:rsidRPr="006C66E4">
        <w:rPr>
          <w:rFonts w:ascii="Book Antiqua" w:hAnsi="Book Antiqua"/>
          <w:noProof/>
          <w:vertAlign w:val="superscript"/>
        </w:rPr>
        <w:t>[64,94,100]</w:t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so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cu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3E76BA">
        <w:rPr>
          <w:rFonts w:ascii="Book Antiqua" w:eastAsia="Book Antiqua" w:hAnsi="Book Antiqua" w:cs="Book Antiqua"/>
          <w:color w:val="000000"/>
        </w:rPr>
        <w:t>c</w:t>
      </w:r>
      <w:r w:rsidRPr="006C66E4">
        <w:rPr>
          <w:rFonts w:ascii="Book Antiqua" w:eastAsia="Book Antiqua" w:hAnsi="Book Antiqua" w:cs="Book Antiqua"/>
          <w:color w:val="000000"/>
        </w:rPr>
        <w:t>laudin</w:t>
      </w:r>
      <w:r w:rsidR="003E76BA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8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F-κB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1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upregula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ac1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whic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m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here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gh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junctions</w:t>
      </w:r>
      <w:proofErr w:type="gramEnd"/>
      <w:r w:rsidRPr="006C66E4">
        <w:rPr>
          <w:rFonts w:ascii="Book Antiqua" w:hAnsi="Book Antiqua"/>
        </w:rPr>
        <w:fldChar w:fldCharType="begin">
          <w:fldData xml:space="preserve">PEVuZE5vdGU+PENpdGU+PEF1dGhvcj5NYW1tb3RvPC9BdXRob3I+PFllYXI+MjAwNzwvWWVhcj48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</w:fldData>
        </w:fldChar>
      </w:r>
      <w:r w:rsidRPr="006C66E4">
        <w:rPr>
          <w:rFonts w:ascii="Book Antiqua" w:hAnsi="Book Antiqua"/>
        </w:rPr>
        <w:instrText xml:space="preserve"> ADDIN EN.CITE </w:instrText>
      </w:r>
      <w:r w:rsidRPr="006C66E4">
        <w:rPr>
          <w:rFonts w:ascii="Book Antiqua" w:hAnsi="Book Antiqua"/>
        </w:rPr>
        <w:fldChar w:fldCharType="begin">
          <w:fldData xml:space="preserve">PEVuZE5vdGU+PENpdGU+PEF1dGhvcj5NYW1tb3RvPC9BdXRob3I+PFllYXI+MjAwNzwvWWVhcj48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</w:fldData>
        </w:fldChar>
      </w:r>
      <w:r w:rsidRPr="006C66E4">
        <w:rPr>
          <w:rFonts w:ascii="Book Antiqua" w:hAnsi="Book Antiqua"/>
        </w:rPr>
        <w:instrText xml:space="preserve"> ADDIN EN.CITE.DATA </w:instrText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separate"/>
      </w:r>
      <w:r w:rsidRPr="006C66E4">
        <w:rPr>
          <w:rFonts w:ascii="Book Antiqua" w:hAnsi="Book Antiqua"/>
          <w:noProof/>
          <w:vertAlign w:val="superscript"/>
        </w:rPr>
        <w:t>[106]</w:t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G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facta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P-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veola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xpress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Na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Pr="006C66E4">
        <w:rPr>
          <w:rFonts w:ascii="Book Antiqua" w:eastAsia="Book Antiqua" w:hAnsi="Book Antiqua" w:cs="Book Antiqua"/>
          <w:color w:val="000000"/>
        </w:rPr>
        <w:t>/K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pump</w:t>
      </w:r>
      <w:proofErr w:type="gramEnd"/>
      <w:r w:rsidRPr="006C66E4">
        <w:rPr>
          <w:rFonts w:ascii="Book Antiqua" w:hAnsi="Book Antiqua"/>
        </w:rPr>
        <w:fldChar w:fldCharType="begin">
          <w:fldData xml:space="preserve">PEVuZE5vdGU+PENpdGU+PEF1dGhvcj5BdGFiYWk8L0F1dGhvcj48WWVhcj4yMDAyPC9ZZWFyPjxS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</w:fldData>
        </w:fldChar>
      </w:r>
      <w:r w:rsidRPr="006C66E4">
        <w:rPr>
          <w:rFonts w:ascii="Book Antiqua" w:hAnsi="Book Antiqua"/>
        </w:rPr>
        <w:instrText xml:space="preserve"> ADDIN EN.CITE </w:instrText>
      </w:r>
      <w:r w:rsidRPr="006C66E4">
        <w:rPr>
          <w:rFonts w:ascii="Book Antiqua" w:hAnsi="Book Antiqua"/>
        </w:rPr>
        <w:fldChar w:fldCharType="begin">
          <w:fldData xml:space="preserve">PEVuZE5vdGU+PENpdGU+PEF1dGhvcj5BdGFiYWk8L0F1dGhvcj48WWVhcj4yMDAyPC9ZZWFyPjxS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</w:fldData>
        </w:fldChar>
      </w:r>
      <w:r w:rsidRPr="006C66E4">
        <w:rPr>
          <w:rFonts w:ascii="Book Antiqua" w:hAnsi="Book Antiqua"/>
        </w:rPr>
        <w:instrText xml:space="preserve"> ADDIN EN.CITE.DATA </w:instrText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separate"/>
      </w:r>
      <w:r w:rsidRPr="006C66E4">
        <w:rPr>
          <w:rFonts w:ascii="Book Antiqua" w:hAnsi="Book Antiqua"/>
          <w:noProof/>
          <w:vertAlign w:val="superscript"/>
        </w:rPr>
        <w:t>[87]</w:t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hibi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TO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iR-100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es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V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ecret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utophagy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re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mot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urviv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ur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LI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a</w:t>
      </w:r>
      <w:r w:rsidRPr="006C66E4">
        <w:rPr>
          <w:rFonts w:ascii="Book Antiqua" w:eastAsia="Book Antiqua" w:hAnsi="Book Antiqua" w:cs="Book Antiqua"/>
          <w:color w:val="000000"/>
          <w:vertAlign w:val="superscript"/>
        </w:rPr>
        <w:t>2+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pendent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fe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f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lastRenderedPageBreak/>
        <w:t>mitochondri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ro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SCs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roug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a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junction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orme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x43,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creas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TP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eneratio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pitheli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d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mproves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heir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proofErr w:type="gramStart"/>
      <w:r w:rsidRPr="006C66E4">
        <w:rPr>
          <w:rFonts w:ascii="Book Antiqua" w:eastAsia="Book Antiqua" w:hAnsi="Book Antiqua" w:cs="Book Antiqua"/>
          <w:color w:val="000000"/>
        </w:rPr>
        <w:t>survival</w:t>
      </w:r>
      <w:proofErr w:type="gramEnd"/>
      <w:r w:rsidRPr="006C66E4">
        <w:rPr>
          <w:rFonts w:ascii="Book Antiqua" w:hAnsi="Book Antiqua"/>
        </w:rPr>
        <w:fldChar w:fldCharType="begin">
          <w:fldData xml:space="preserve">PEVuZE5vdGU+PENpdGU+PEF1dGhvcj5Jc2xhbTwvQXV0aG9yPjxZZWFyPjIwMTI8L1llYXI+PFJl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</w:fldData>
        </w:fldChar>
      </w:r>
      <w:r w:rsidRPr="006C66E4">
        <w:rPr>
          <w:rFonts w:ascii="Book Antiqua" w:hAnsi="Book Antiqua"/>
        </w:rPr>
        <w:instrText xml:space="preserve"> ADDIN EN.CITE </w:instrText>
      </w:r>
      <w:r w:rsidRPr="006C66E4">
        <w:rPr>
          <w:rFonts w:ascii="Book Antiqua" w:hAnsi="Book Antiqua"/>
        </w:rPr>
        <w:fldChar w:fldCharType="begin">
          <w:fldData xml:space="preserve">PEVuZE5vdGU+PENpdGU+PEF1dGhvcj5Jc2xhbTwvQXV0aG9yPjxZZWFyPjIwMTI8L1llYXI+PFJl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</w:fldData>
        </w:fldChar>
      </w:r>
      <w:r w:rsidRPr="006C66E4">
        <w:rPr>
          <w:rFonts w:ascii="Book Antiqua" w:hAnsi="Book Antiqua"/>
        </w:rPr>
        <w:instrText xml:space="preserve"> ADDIN EN.CITE.DATA </w:instrText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hAnsi="Book Antiqua"/>
        </w:rPr>
      </w:r>
      <w:r w:rsidRPr="006C66E4">
        <w:rPr>
          <w:rFonts w:ascii="Book Antiqua" w:hAnsi="Book Antiqua"/>
        </w:rPr>
        <w:fldChar w:fldCharType="separate"/>
      </w:r>
      <w:r w:rsidRPr="006C66E4">
        <w:rPr>
          <w:rFonts w:ascii="Book Antiqua" w:hAnsi="Book Antiqua"/>
          <w:noProof/>
          <w:vertAlign w:val="superscript"/>
        </w:rPr>
        <w:t>[112]</w:t>
      </w:r>
      <w:r w:rsidRPr="006C66E4">
        <w:rPr>
          <w:rFonts w:ascii="Book Antiqua" w:hAnsi="Book Antiqua"/>
        </w:rPr>
        <w:fldChar w:fldCharType="end"/>
      </w:r>
      <w:r w:rsidRPr="006C66E4">
        <w:rPr>
          <w:rFonts w:ascii="Book Antiqua" w:eastAsia="Book Antiqua" w:hAnsi="Book Antiqua" w:cs="Book Antiqua"/>
          <w:color w:val="000000"/>
        </w:rPr>
        <w:t>.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Akt: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Protein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kinase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B;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hAnsi="Book Antiqua"/>
          <w:lang w:eastAsia="zh-CN"/>
        </w:rPr>
        <w:t>Ang1:</w:t>
      </w:r>
      <w:r w:rsidR="00035F64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iopoietin</w:t>
      </w:r>
      <w:r w:rsidRPr="006C66E4">
        <w:rPr>
          <w:rFonts w:ascii="Book Antiqua" w:hAnsi="Book Antiqua"/>
          <w:lang w:eastAsia="zh-CN"/>
        </w:rPr>
        <w:t>;</w:t>
      </w:r>
      <w:r w:rsidR="00035F64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AQP5: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Aquaporin-5;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ATP: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Adenosine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triphosphate;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Cas3: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Caspase</w:t>
      </w:r>
      <w:r w:rsidR="00292EC6">
        <w:rPr>
          <w:rFonts w:ascii="Book Antiqua" w:eastAsia="Book Antiqua" w:hAnsi="Book Antiqua" w:cs="Book Antiqua"/>
          <w:color w:val="000000"/>
        </w:rPr>
        <w:t>-</w:t>
      </w:r>
      <w:r w:rsidR="00292EC6" w:rsidRPr="006C66E4">
        <w:rPr>
          <w:rFonts w:ascii="Book Antiqua" w:eastAsia="Book Antiqua" w:hAnsi="Book Antiqua" w:cs="Book Antiqua"/>
          <w:color w:val="000000"/>
        </w:rPr>
        <w:t>3;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CFTR: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Cystic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fibrosis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transmembrane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conductance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regulator;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CLD1: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Claudin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1;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ENaC: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Epithelial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Na</w:t>
      </w:r>
      <w:r w:rsidR="00292EC6" w:rsidRPr="006C66E4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channel</w:t>
      </w:r>
      <w:r w:rsidR="00292EC6" w:rsidRPr="006C66E4">
        <w:rPr>
          <w:rFonts w:ascii="Book Antiqua" w:hAnsi="Book Antiqua"/>
          <w:lang w:eastAsia="zh-CN"/>
        </w:rPr>
        <w:t>;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EVs: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Extracellular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vesicles;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HO-1: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Heme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oxygenase-1;</w:t>
      </w:r>
      <w:r w:rsidR="00292EC6" w:rsidRPr="006C66E4">
        <w:rPr>
          <w:rFonts w:ascii="Book Antiqua" w:hAnsi="Book Antiqua"/>
          <w:lang w:eastAsia="zh-CN"/>
        </w:rPr>
        <w:t>KGF: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Keratinocyte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growth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factor;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LXA</w:t>
      </w:r>
      <w:r w:rsidR="00292EC6" w:rsidRPr="006C66E4">
        <w:rPr>
          <w:rFonts w:ascii="Book Antiqua" w:hAnsi="Book Antiqua"/>
          <w:vertAlign w:val="subscript"/>
          <w:lang w:eastAsia="zh-CN"/>
        </w:rPr>
        <w:t>4</w:t>
      </w:r>
      <w:r w:rsidR="00292EC6" w:rsidRPr="006C66E4">
        <w:rPr>
          <w:rFonts w:ascii="Book Antiqua" w:hAnsi="Book Antiqua"/>
          <w:lang w:eastAsia="zh-CN"/>
        </w:rPr>
        <w:t>: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LipoxinA4;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MSC: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Mesenchymal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stem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cell</w:t>
      </w:r>
      <w:r w:rsidR="00292EC6">
        <w:rPr>
          <w:rFonts w:ascii="Book Antiqua" w:eastAsia="Book Antiqua" w:hAnsi="Book Antiqua" w:cs="Book Antiqua"/>
          <w:color w:val="000000"/>
        </w:rPr>
        <w:t>;</w:t>
      </w:r>
      <w:r w:rsidR="00292EC6" w:rsidRPr="006C66E4">
        <w:rPr>
          <w:rFonts w:ascii="Book Antiqua" w:eastAsia="Book Antiqua" w:hAnsi="Book Antiqua" w:cs="Book Antiqua"/>
          <w:color w:val="000000"/>
        </w:rPr>
        <w:t xml:space="preserve"> mTOR: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Mammalian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target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of</w:t>
      </w:r>
      <w:r w:rsidR="00292EC6">
        <w:rPr>
          <w:rFonts w:ascii="Book Antiqua" w:eastAsia="Book Antiqua" w:hAnsi="Book Antiqua" w:cs="Book Antiqua"/>
          <w:color w:val="000000"/>
        </w:rPr>
        <w:t xml:space="preserve"> r</w:t>
      </w:r>
      <w:r w:rsidR="00292EC6" w:rsidRPr="006C66E4">
        <w:rPr>
          <w:rFonts w:ascii="Book Antiqua" w:eastAsia="Book Antiqua" w:hAnsi="Book Antiqua" w:cs="Book Antiqua"/>
          <w:color w:val="000000"/>
        </w:rPr>
        <w:t>apamycin;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hAnsi="Book Antiqua"/>
          <w:lang w:eastAsia="zh-CN"/>
        </w:rPr>
        <w:t>NF-κB:</w:t>
      </w:r>
      <w:r w:rsidR="00035F64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hAnsi="Book Antiqua"/>
          <w:lang w:eastAsia="zh-CN"/>
        </w:rPr>
        <w:t>Nuclear</w:t>
      </w:r>
      <w:r w:rsidR="00035F64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hAnsi="Book Antiqua"/>
          <w:lang w:eastAsia="zh-CN"/>
        </w:rPr>
        <w:t>factor</w:t>
      </w:r>
      <w:r w:rsidR="001B2B0F">
        <w:rPr>
          <w:rFonts w:ascii="Book Antiqua" w:hAnsi="Book Antiqua"/>
          <w:lang w:eastAsia="zh-CN"/>
        </w:rPr>
        <w:t>-</w:t>
      </w:r>
      <w:r w:rsidRPr="006C66E4">
        <w:rPr>
          <w:rFonts w:ascii="Book Antiqua" w:hAnsi="Book Antiqua"/>
          <w:lang w:eastAsia="zh-CN"/>
        </w:rPr>
        <w:t>kappa</w:t>
      </w:r>
      <w:r w:rsidR="003E76BA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hAnsi="Book Antiqua"/>
          <w:lang w:eastAsia="zh-CN"/>
        </w:rPr>
        <w:t>B;</w:t>
      </w:r>
      <w:r w:rsidR="00035F64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Nrf2: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Nuclear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factor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erythroid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2</w:t>
      </w:r>
      <w:r w:rsidR="00292EC6">
        <w:rPr>
          <w:rFonts w:ascii="Book Antiqua" w:eastAsia="Book Antiqua" w:hAnsi="Book Antiqua" w:cs="Book Antiqua"/>
          <w:color w:val="000000"/>
        </w:rPr>
        <w:t>-</w:t>
      </w:r>
      <w:r w:rsidR="00292EC6" w:rsidRPr="006C66E4">
        <w:rPr>
          <w:rFonts w:ascii="Book Antiqua" w:eastAsia="Book Antiqua" w:hAnsi="Book Antiqua" w:cs="Book Antiqua"/>
          <w:color w:val="000000"/>
        </w:rPr>
        <w:t>related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factor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2;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OCLD: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Occludin</w:t>
      </w:r>
      <w:r w:rsidR="00292EC6" w:rsidRPr="006C66E4">
        <w:rPr>
          <w:rFonts w:ascii="Book Antiqua" w:hAnsi="Book Antiqua"/>
          <w:lang w:eastAsia="zh-CN"/>
        </w:rPr>
        <w:t>;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Rac1: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Rac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family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small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GTPase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1;</w:t>
      </w:r>
      <w:r w:rsidR="00292EC6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hAnsi="Book Antiqua"/>
          <w:lang w:eastAsia="zh-CN"/>
        </w:rPr>
        <w:t>RhoA:</w:t>
      </w:r>
      <w:r w:rsidR="00035F64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hAnsi="Book Antiqua"/>
          <w:lang w:eastAsia="zh-CN"/>
        </w:rPr>
        <w:t>Ras</w:t>
      </w:r>
      <w:r w:rsidR="00035F64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hAnsi="Book Antiqua"/>
          <w:lang w:eastAsia="zh-CN"/>
        </w:rPr>
        <w:t>homolog</w:t>
      </w:r>
      <w:r w:rsidR="00035F64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hAnsi="Book Antiqua"/>
          <w:lang w:eastAsia="zh-CN"/>
        </w:rPr>
        <w:t>family</w:t>
      </w:r>
      <w:r w:rsidR="00035F64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hAnsi="Book Antiqua"/>
          <w:lang w:eastAsia="zh-CN"/>
        </w:rPr>
        <w:t>member</w:t>
      </w:r>
      <w:r w:rsidR="00035F64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hAnsi="Book Antiqua"/>
          <w:lang w:eastAsia="zh-CN"/>
        </w:rPr>
        <w:t>A;</w:t>
      </w:r>
      <w:r w:rsidR="00035F64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hAnsi="Book Antiqua"/>
          <w:lang w:eastAsia="zh-CN"/>
        </w:rPr>
        <w:t>ROS:</w:t>
      </w:r>
      <w:r w:rsidR="00292EC6">
        <w:rPr>
          <w:rFonts w:ascii="Book Antiqua" w:hAnsi="Book Antiqua"/>
          <w:lang w:eastAsia="zh-CN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Reactive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oxygen</w:t>
      </w:r>
      <w:r w:rsidR="00292EC6">
        <w:rPr>
          <w:rFonts w:ascii="Book Antiqua" w:eastAsia="Book Antiqua" w:hAnsi="Book Antiqua" w:cs="Book Antiqua"/>
          <w:color w:val="000000"/>
        </w:rPr>
        <w:t xml:space="preserve"> </w:t>
      </w:r>
      <w:r w:rsidR="00292EC6" w:rsidRPr="006C66E4">
        <w:rPr>
          <w:rFonts w:ascii="Book Antiqua" w:eastAsia="Book Antiqua" w:hAnsi="Book Antiqua" w:cs="Book Antiqua"/>
          <w:color w:val="000000"/>
        </w:rPr>
        <w:t>species;</w:t>
      </w:r>
      <w:r w:rsidR="00292EC6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hAnsi="Book Antiqua"/>
          <w:lang w:eastAsia="zh-CN"/>
        </w:rPr>
        <w:t>ZO-1:</w:t>
      </w:r>
      <w:r w:rsidR="00035F64">
        <w:rPr>
          <w:rFonts w:ascii="Book Antiqua" w:hAnsi="Book Antiqua"/>
          <w:lang w:eastAsia="zh-CN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Zona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ccludens.</w:t>
      </w:r>
    </w:p>
    <w:p w14:paraId="17E101E3" w14:textId="7743D0F9" w:rsidR="00161231" w:rsidRPr="006C66E4" w:rsidRDefault="00161231" w:rsidP="006C66E4">
      <w:pPr>
        <w:adjustRightInd w:val="0"/>
        <w:snapToGrid w:val="0"/>
        <w:spacing w:line="360" w:lineRule="auto"/>
        <w:jc w:val="both"/>
        <w:rPr>
          <w:rFonts w:ascii="Book Antiqua" w:eastAsia="Calibri" w:hAnsi="Book Antiqua"/>
          <w:b/>
        </w:rPr>
      </w:pPr>
      <w:r w:rsidRPr="006C66E4">
        <w:rPr>
          <w:rFonts w:ascii="Book Antiqua" w:eastAsia="Calibri" w:hAnsi="Book Antiqua"/>
          <w:b/>
        </w:rPr>
        <w:lastRenderedPageBreak/>
        <w:t>Table</w:t>
      </w:r>
      <w:r w:rsidR="00035F64">
        <w:rPr>
          <w:rFonts w:ascii="Book Antiqua" w:eastAsia="Calibri" w:hAnsi="Book Antiqua"/>
          <w:b/>
        </w:rPr>
        <w:t xml:space="preserve"> </w:t>
      </w:r>
      <w:r w:rsidRPr="006C66E4">
        <w:rPr>
          <w:rFonts w:ascii="Book Antiqua" w:eastAsia="Calibri" w:hAnsi="Book Antiqua"/>
          <w:b/>
        </w:rPr>
        <w:t>1</w:t>
      </w:r>
      <w:r w:rsidR="00035F64">
        <w:rPr>
          <w:rFonts w:ascii="Book Antiqua" w:eastAsia="Calibri" w:hAnsi="Book Antiqua"/>
          <w:b/>
        </w:rPr>
        <w:t xml:space="preserve"> </w:t>
      </w:r>
      <w:r w:rsidRPr="006C66E4">
        <w:rPr>
          <w:rFonts w:ascii="Book Antiqua" w:eastAsia="Calibri" w:hAnsi="Book Antiqua"/>
          <w:b/>
        </w:rPr>
        <w:t>Genetic</w:t>
      </w:r>
      <w:r w:rsidR="00035F64">
        <w:rPr>
          <w:rFonts w:ascii="Book Antiqua" w:eastAsia="Calibri" w:hAnsi="Book Antiqua"/>
          <w:b/>
        </w:rPr>
        <w:t xml:space="preserve"> </w:t>
      </w:r>
      <w:proofErr w:type="gramStart"/>
      <w:r w:rsidRPr="006C66E4">
        <w:rPr>
          <w:rFonts w:ascii="Book Antiqua" w:eastAsia="Calibri" w:hAnsi="Book Antiqua"/>
          <w:b/>
        </w:rPr>
        <w:t>modifications</w:t>
      </w:r>
      <w:proofErr w:type="gramEnd"/>
      <w:r w:rsidR="00035F64">
        <w:rPr>
          <w:rFonts w:ascii="Book Antiqua" w:eastAsia="Calibri" w:hAnsi="Book Antiqua"/>
          <w:b/>
        </w:rPr>
        <w:t xml:space="preserve"> </w:t>
      </w:r>
      <w:r w:rsidRPr="006C66E4">
        <w:rPr>
          <w:rFonts w:ascii="Book Antiqua" w:eastAsia="Calibri" w:hAnsi="Book Antiqua"/>
          <w:b/>
        </w:rPr>
        <w:t>to</w:t>
      </w:r>
      <w:r w:rsidR="00035F64">
        <w:rPr>
          <w:rFonts w:ascii="Book Antiqua" w:eastAsia="Calibri" w:hAnsi="Book Antiqua"/>
          <w:b/>
        </w:rPr>
        <w:t xml:space="preserve"> </w:t>
      </w:r>
      <w:r w:rsidRPr="006C66E4">
        <w:rPr>
          <w:rFonts w:ascii="Book Antiqua" w:eastAsia="Calibri" w:hAnsi="Book Antiqua"/>
          <w:b/>
        </w:rPr>
        <w:t>enhance</w:t>
      </w:r>
      <w:r w:rsidR="00035F64">
        <w:rPr>
          <w:rFonts w:ascii="Book Antiqua" w:eastAsia="Calibri" w:hAnsi="Book Antiqua"/>
          <w:b/>
        </w:rPr>
        <w:t xml:space="preserve"> </w:t>
      </w:r>
      <w:r w:rsidRPr="006C66E4">
        <w:rPr>
          <w:rFonts w:ascii="Book Antiqua" w:eastAsia="Book Antiqua" w:hAnsi="Book Antiqua" w:cs="Book Antiqua"/>
          <w:b/>
          <w:color w:val="000000"/>
        </w:rPr>
        <w:t>mesenchymal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color w:val="000000"/>
        </w:rPr>
        <w:t>stem</w:t>
      </w:r>
      <w:r w:rsidR="00035F64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b/>
          <w:color w:val="000000"/>
        </w:rPr>
        <w:t>cell</w:t>
      </w:r>
      <w:r w:rsidRPr="006C66E4">
        <w:rPr>
          <w:rFonts w:ascii="Book Antiqua" w:eastAsia="Calibri" w:hAnsi="Book Antiqua"/>
          <w:b/>
        </w:rPr>
        <w:t>s</w:t>
      </w:r>
      <w:r w:rsidR="00035F64">
        <w:rPr>
          <w:rFonts w:ascii="Book Antiqua" w:eastAsia="Calibri" w:hAnsi="Book Antiqua"/>
          <w:b/>
        </w:rPr>
        <w:t xml:space="preserve"> </w:t>
      </w:r>
      <w:r w:rsidRPr="006C66E4">
        <w:rPr>
          <w:rFonts w:ascii="Book Antiqua" w:eastAsia="Calibri" w:hAnsi="Book Antiqua"/>
          <w:b/>
        </w:rPr>
        <w:t>potential</w:t>
      </w:r>
      <w:r w:rsidR="00035F64">
        <w:rPr>
          <w:rFonts w:ascii="Book Antiqua" w:eastAsia="Calibri" w:hAnsi="Book Antiqua"/>
          <w:b/>
        </w:rPr>
        <w:t xml:space="preserve"> </w:t>
      </w:r>
      <w:r w:rsidRPr="006C66E4">
        <w:rPr>
          <w:rFonts w:ascii="Book Antiqua" w:eastAsia="Calibri" w:hAnsi="Book Antiqua"/>
          <w:b/>
        </w:rPr>
        <w:t>for</w:t>
      </w:r>
      <w:r w:rsidR="00035F64">
        <w:rPr>
          <w:rFonts w:ascii="Book Antiqua" w:eastAsia="Calibri" w:hAnsi="Book Antiqua"/>
          <w:b/>
        </w:rPr>
        <w:t xml:space="preserve"> </w:t>
      </w:r>
      <w:r w:rsidRPr="006C66E4">
        <w:rPr>
          <w:rFonts w:ascii="Book Antiqua" w:eastAsia="Calibri" w:hAnsi="Book Antiqua"/>
          <w:b/>
        </w:rPr>
        <w:t>treatment</w:t>
      </w:r>
      <w:r w:rsidR="00035F64">
        <w:rPr>
          <w:rFonts w:ascii="Book Antiqua" w:eastAsia="Calibri" w:hAnsi="Book Antiqua"/>
          <w:b/>
        </w:rPr>
        <w:t xml:space="preserve"> </w:t>
      </w:r>
      <w:r w:rsidRPr="006C66E4">
        <w:rPr>
          <w:rFonts w:ascii="Book Antiqua" w:eastAsia="Calibri" w:hAnsi="Book Antiqua"/>
          <w:b/>
        </w:rPr>
        <w:t>of</w:t>
      </w:r>
      <w:r w:rsidR="00035F64">
        <w:rPr>
          <w:rFonts w:ascii="Book Antiqua" w:eastAsia="Calibri" w:hAnsi="Book Antiqua"/>
          <w:b/>
        </w:rPr>
        <w:t xml:space="preserve"> </w:t>
      </w:r>
      <w:r w:rsidRPr="006C66E4">
        <w:rPr>
          <w:rFonts w:ascii="Book Antiqua" w:eastAsia="Calibri" w:hAnsi="Book Antiqua"/>
          <w:b/>
        </w:rPr>
        <w:t>infectious</w:t>
      </w:r>
      <w:r w:rsidR="00035F64">
        <w:rPr>
          <w:rFonts w:ascii="Book Antiqua" w:eastAsia="Calibri" w:hAnsi="Book Antiqua"/>
          <w:b/>
        </w:rPr>
        <w:t xml:space="preserve"> </w:t>
      </w:r>
      <w:r w:rsidRPr="006C66E4">
        <w:rPr>
          <w:rFonts w:ascii="Book Antiqua" w:eastAsia="Calibri" w:hAnsi="Book Antiqua"/>
          <w:b/>
        </w:rPr>
        <w:t>diseases</w:t>
      </w:r>
      <w:r w:rsidR="00035F64">
        <w:rPr>
          <w:rFonts w:ascii="Book Antiqua" w:eastAsia="Calibri" w:hAnsi="Book Antiqua"/>
          <w:b/>
        </w:rPr>
        <w:t xml:space="preserve"> </w:t>
      </w:r>
      <w:r w:rsidRPr="006C66E4">
        <w:rPr>
          <w:rFonts w:ascii="Book Antiqua" w:eastAsia="Calibri" w:hAnsi="Book Antiqua"/>
          <w:b/>
        </w:rPr>
        <w:t>and</w:t>
      </w:r>
      <w:r w:rsidR="00035F64">
        <w:rPr>
          <w:rFonts w:ascii="Book Antiqua" w:eastAsia="Calibri" w:hAnsi="Book Antiqua"/>
          <w:b/>
        </w:rPr>
        <w:t xml:space="preserve"> </w:t>
      </w:r>
      <w:r w:rsidRPr="006C66E4">
        <w:rPr>
          <w:rFonts w:ascii="Book Antiqua" w:eastAsia="Calibri" w:hAnsi="Book Antiqua"/>
          <w:b/>
        </w:rPr>
        <w:t>associated</w:t>
      </w:r>
      <w:r w:rsidR="00035F64">
        <w:rPr>
          <w:rFonts w:ascii="Book Antiqua" w:eastAsia="Calibri" w:hAnsi="Book Antiqua"/>
          <w:b/>
        </w:rPr>
        <w:t xml:space="preserve"> </w:t>
      </w:r>
      <w:r w:rsidRPr="006C66E4">
        <w:rPr>
          <w:rFonts w:ascii="Book Antiqua" w:eastAsia="Calibri" w:hAnsi="Book Antiqua"/>
          <w:b/>
        </w:rPr>
        <w:t>tissue</w:t>
      </w:r>
      <w:r w:rsidR="00035F64">
        <w:rPr>
          <w:rFonts w:ascii="Book Antiqua" w:eastAsia="Calibri" w:hAnsi="Book Antiqua"/>
          <w:b/>
        </w:rPr>
        <w:t xml:space="preserve"> </w:t>
      </w:r>
      <w:r w:rsidRPr="006C66E4">
        <w:rPr>
          <w:rFonts w:ascii="Book Antiqua" w:eastAsia="Calibri" w:hAnsi="Book Antiqua"/>
          <w:b/>
        </w:rPr>
        <w:t>injury</w:t>
      </w:r>
    </w:p>
    <w:tbl>
      <w:tblPr>
        <w:tblStyle w:val="a5"/>
        <w:tblW w:w="12934" w:type="dxa"/>
        <w:tblInd w:w="-34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9"/>
        <w:gridCol w:w="1917"/>
        <w:gridCol w:w="1799"/>
        <w:gridCol w:w="1840"/>
        <w:gridCol w:w="3518"/>
        <w:gridCol w:w="3651"/>
      </w:tblGrid>
      <w:tr w:rsidR="00161231" w:rsidRPr="006C66E4" w14:paraId="761CC1A5" w14:textId="77777777" w:rsidTr="008C5240">
        <w:trPr>
          <w:trHeight w:val="318"/>
        </w:trPr>
        <w:tc>
          <w:tcPr>
            <w:tcW w:w="212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E122E0B" w14:textId="59B3F54A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/>
                <w:b/>
              </w:rPr>
            </w:pPr>
            <w:r w:rsidRPr="006C66E4">
              <w:rPr>
                <w:rFonts w:ascii="Book Antiqua" w:eastAsia="Calibri" w:hAnsi="Book Antiqua" w:cs="Times New Roman"/>
                <w:b/>
              </w:rPr>
              <w:t>Overexpressed</w:t>
            </w:r>
            <w:r w:rsidR="00035F64">
              <w:rPr>
                <w:rFonts w:ascii="Book Antiqua" w:eastAsia="Calibri" w:hAnsi="Book Antiqua" w:cs="Times New Roman"/>
                <w:b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  <w:b/>
              </w:rPr>
              <w:t>genes</w:t>
            </w:r>
          </w:p>
        </w:tc>
        <w:tc>
          <w:tcPr>
            <w:tcW w:w="17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0A7D27E7" w14:textId="02A5555C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  <w:b/>
              </w:rPr>
            </w:pPr>
            <w:r w:rsidRPr="006C66E4">
              <w:rPr>
                <w:rFonts w:ascii="Book Antiqua" w:eastAsia="Calibri" w:hAnsi="Book Antiqua" w:cs="Times New Roman"/>
                <w:b/>
              </w:rPr>
              <w:t>Source</w:t>
            </w:r>
            <w:r w:rsidR="00035F64">
              <w:rPr>
                <w:rFonts w:ascii="Book Antiqua" w:eastAsia="Calibri" w:hAnsi="Book Antiqua" w:cs="Times New Roman"/>
                <w:b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  <w:b/>
              </w:rPr>
              <w:t>of</w:t>
            </w:r>
            <w:r w:rsidR="00035F64">
              <w:rPr>
                <w:rFonts w:ascii="Book Antiqua" w:eastAsia="Calibri" w:hAnsi="Book Antiqua" w:cs="Times New Roman"/>
                <w:b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  <w:b/>
              </w:rPr>
              <w:t>MSCs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  <w:bottom w:val="single" w:sz="4" w:space="0" w:color="auto"/>
            </w:tcBorders>
            <w:hideMark/>
          </w:tcPr>
          <w:p w14:paraId="7E707C77" w14:textId="723701AC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  <w:b/>
              </w:rPr>
            </w:pPr>
            <w:r w:rsidRPr="006C66E4">
              <w:rPr>
                <w:rFonts w:ascii="Book Antiqua" w:eastAsia="Calibri" w:hAnsi="Book Antiqua" w:cs="Times New Roman"/>
                <w:b/>
              </w:rPr>
              <w:t>Disease</w:t>
            </w:r>
            <w:r w:rsidR="00035F64">
              <w:rPr>
                <w:rFonts w:ascii="Book Antiqua" w:eastAsia="Calibri" w:hAnsi="Book Antiqua" w:cs="Times New Roman"/>
                <w:b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  <w:b/>
              </w:rPr>
              <w:t>model</w:t>
            </w:r>
          </w:p>
        </w:tc>
        <w:tc>
          <w:tcPr>
            <w:tcW w:w="3518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C63E03C" w14:textId="409F5358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  <w:b/>
              </w:rPr>
            </w:pPr>
            <w:r w:rsidRPr="006C66E4">
              <w:rPr>
                <w:rFonts w:ascii="Book Antiqua" w:eastAsia="Calibri" w:hAnsi="Book Antiqua" w:cs="Times New Roman"/>
                <w:b/>
              </w:rPr>
              <w:t>Experimental</w:t>
            </w:r>
            <w:r w:rsidR="00035F64">
              <w:rPr>
                <w:rFonts w:ascii="Book Antiqua" w:eastAsia="Calibri" w:hAnsi="Book Antiqua" w:cs="Times New Roman"/>
                <w:b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  <w:b/>
              </w:rPr>
              <w:t>Outcome</w:t>
            </w:r>
          </w:p>
        </w:tc>
        <w:tc>
          <w:tcPr>
            <w:tcW w:w="3651" w:type="dxa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E9E3323" w14:textId="77777777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  <w:b/>
              </w:rPr>
            </w:pPr>
            <w:r w:rsidRPr="006C66E4">
              <w:rPr>
                <w:rFonts w:ascii="Book Antiqua" w:eastAsia="Calibri" w:hAnsi="Book Antiqua" w:cs="Times New Roman"/>
                <w:b/>
              </w:rPr>
              <w:t>Ref.</w:t>
            </w:r>
          </w:p>
        </w:tc>
      </w:tr>
      <w:tr w:rsidR="00161231" w:rsidRPr="006C66E4" w14:paraId="4B8A5AC2" w14:textId="77777777" w:rsidTr="008C5240">
        <w:trPr>
          <w:trHeight w:val="983"/>
        </w:trPr>
        <w:tc>
          <w:tcPr>
            <w:tcW w:w="212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483DC16A" w14:textId="19D28DB6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sST2,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Ang1,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HO1</w:t>
            </w:r>
          </w:p>
        </w:tc>
        <w:tc>
          <w:tcPr>
            <w:tcW w:w="1799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431DDB2" w14:textId="65DFCE53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Human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AD-MSCs,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Mice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BM-MSCs</w:t>
            </w:r>
          </w:p>
        </w:tc>
        <w:tc>
          <w:tcPr>
            <w:tcW w:w="1840" w:type="dxa"/>
            <w:tcBorders>
              <w:top w:val="single" w:sz="4" w:space="0" w:color="auto"/>
              <w:left w:val="nil"/>
            </w:tcBorders>
            <w:hideMark/>
          </w:tcPr>
          <w:p w14:paraId="0812B582" w14:textId="474D88AA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LPS</w:t>
            </w:r>
            <w:r w:rsidR="00A60B91">
              <w:rPr>
                <w:rFonts w:ascii="Book Antiqua" w:eastAsia="Calibri" w:hAnsi="Book Antiqua" w:cs="Times New Roman"/>
              </w:rPr>
              <w:t>-</w:t>
            </w:r>
            <w:r w:rsidRPr="006C66E4">
              <w:rPr>
                <w:rFonts w:ascii="Book Antiqua" w:eastAsia="Calibri" w:hAnsi="Book Antiqua" w:cs="Times New Roman"/>
              </w:rPr>
              <w:t>induce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ALI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="00A60B91">
              <w:rPr>
                <w:rFonts w:ascii="Book Antiqua" w:eastAsia="Calibri" w:hAnsi="Book Antiqua" w:cs="Times New Roman"/>
              </w:rPr>
              <w:t xml:space="preserve">mouse </w:t>
            </w:r>
            <w:r w:rsidRPr="006C66E4">
              <w:rPr>
                <w:rFonts w:ascii="Book Antiqua" w:eastAsia="Calibri" w:hAnsi="Book Antiqua" w:cs="Times New Roman"/>
              </w:rPr>
              <w:t>model</w:t>
            </w:r>
          </w:p>
        </w:tc>
        <w:tc>
          <w:tcPr>
            <w:tcW w:w="3518" w:type="dxa"/>
            <w:tcBorders>
              <w:top w:val="single" w:sz="4" w:space="0" w:color="auto"/>
            </w:tcBorders>
            <w:hideMark/>
          </w:tcPr>
          <w:p w14:paraId="50C9E669" w14:textId="45B38F8A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Improve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preservation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of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lung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architecture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an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reduce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inflammation</w:t>
            </w:r>
          </w:p>
        </w:tc>
        <w:tc>
          <w:tcPr>
            <w:tcW w:w="3651" w:type="dxa"/>
            <w:tcBorders>
              <w:top w:val="single" w:sz="4" w:space="0" w:color="auto"/>
            </w:tcBorders>
            <w:hideMark/>
          </w:tcPr>
          <w:p w14:paraId="6C992E19" w14:textId="18E66463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</w:rPr>
            </w:pPr>
            <w:r w:rsidRPr="006C66E4">
              <w:rPr>
                <w:rFonts w:ascii="Book Antiqua" w:hAnsi="Book Antiqua" w:cs="Times New Roman"/>
              </w:rPr>
              <w:t>Xu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et</w:t>
            </w:r>
            <w:r w:rsidR="00035F64">
              <w:rPr>
                <w:rFonts w:ascii="Book Antiqua" w:hAnsi="Book Antiqua" w:cs="Times New Roman"/>
                <w:i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al</w:t>
            </w:r>
            <w:r w:rsidRPr="006C66E4">
              <w:rPr>
                <w:rFonts w:ascii="Book Antiqua" w:hAnsi="Book Antiqua"/>
                <w:iCs/>
                <w:vertAlign w:val="superscript"/>
              </w:rPr>
              <w:fldChar w:fldCharType="begin">
                <w:fldData xml:space="preserve">PEVuZE5vdGU+PENpdGU+PEF1dGhvcj5YdTwvQXV0aG9yPjxZZWFyPjIwMDg8L1llYXI+PFJlY051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</w:fldData>
              </w:fldChar>
            </w:r>
            <w:r w:rsidRPr="006C66E4">
              <w:rPr>
                <w:rFonts w:ascii="Book Antiqua" w:hAnsi="Book Antiqua" w:cs="Times New Roman"/>
                <w:iCs/>
                <w:vertAlign w:val="superscript"/>
              </w:rPr>
              <w:instrText xml:space="preserve"> ADDIN EN.CITE </w:instrText>
            </w:r>
            <w:r w:rsidRPr="006C66E4">
              <w:rPr>
                <w:rFonts w:ascii="Book Antiqua" w:hAnsi="Book Antiqua"/>
                <w:iCs/>
                <w:vertAlign w:val="superscript"/>
              </w:rPr>
              <w:fldChar w:fldCharType="begin">
                <w:fldData xml:space="preserve">PEVuZE5vdGU+PENpdGU+PEF1dGhvcj5YdTwvQXV0aG9yPjxZZWFyPjIwMDg8L1llYXI+PFJlY051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</w:fldData>
              </w:fldChar>
            </w:r>
            <w:r w:rsidRPr="006C66E4">
              <w:rPr>
                <w:rFonts w:ascii="Book Antiqua" w:hAnsi="Book Antiqua" w:cs="Times New Roman"/>
                <w:iCs/>
                <w:vertAlign w:val="superscript"/>
              </w:rPr>
              <w:instrText xml:space="preserve"> ADDIN EN.CITE.DATA </w:instrText>
            </w:r>
            <w:r w:rsidRPr="006C66E4">
              <w:rPr>
                <w:rFonts w:ascii="Book Antiqua" w:hAnsi="Book Antiqua"/>
                <w:iCs/>
                <w:vertAlign w:val="superscript"/>
              </w:rPr>
            </w:r>
            <w:r w:rsidRPr="006C66E4">
              <w:rPr>
                <w:rFonts w:ascii="Book Antiqua" w:hAnsi="Book Antiqua"/>
                <w:iCs/>
                <w:vertAlign w:val="superscript"/>
              </w:rPr>
              <w:fldChar w:fldCharType="end"/>
            </w:r>
            <w:r w:rsidRPr="006C66E4">
              <w:rPr>
                <w:rFonts w:ascii="Book Antiqua" w:hAnsi="Book Antiqua"/>
                <w:iCs/>
                <w:vertAlign w:val="superscript"/>
              </w:rPr>
            </w:r>
            <w:r w:rsidRPr="006C66E4">
              <w:rPr>
                <w:rFonts w:ascii="Book Antiqua" w:hAnsi="Book Antiqua"/>
                <w:iCs/>
                <w:vertAlign w:val="superscript"/>
              </w:rPr>
              <w:fldChar w:fldCharType="separate"/>
            </w:r>
            <w:r w:rsidRPr="006C66E4">
              <w:rPr>
                <w:rFonts w:ascii="Book Antiqua" w:hAnsi="Book Antiqua" w:cs="Times New Roman"/>
                <w:iCs/>
                <w:noProof/>
                <w:vertAlign w:val="superscript"/>
              </w:rPr>
              <w:t>[77]</w:t>
            </w:r>
            <w:r w:rsidRPr="006C66E4">
              <w:rPr>
                <w:rFonts w:ascii="Book Antiqua" w:hAnsi="Book Antiqua"/>
                <w:iCs/>
                <w:vertAlign w:val="superscript"/>
              </w:rPr>
              <w:fldChar w:fldCharType="end"/>
            </w:r>
            <w:r w:rsidRPr="006C66E4">
              <w:rPr>
                <w:rFonts w:ascii="Book Antiqua" w:hAnsi="Book Antiqua" w:cs="Times New Roman"/>
              </w:rPr>
              <w:t>,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</w:rPr>
              <w:t>Martínez-González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et</w:t>
            </w:r>
            <w:r w:rsidR="00035F64">
              <w:rPr>
                <w:rFonts w:ascii="Book Antiqua" w:hAnsi="Book Antiqua" w:cs="Times New Roman"/>
                <w:i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al</w:t>
            </w:r>
            <w:r w:rsidRPr="006C66E4">
              <w:rPr>
                <w:rFonts w:ascii="Book Antiqua" w:hAnsi="Book Antiqua"/>
                <w:iCs/>
                <w:vertAlign w:val="superscript"/>
              </w:rPr>
              <w:fldChar w:fldCharType="begin">
                <w:fldData xml:space="preserve">PEVuZE5vdGU+PENpdGU+PEF1dGhvcj5NYXJ0w61uZXotR29uesOhbGV6PC9BdXRob3I+PFllYXI+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</w:fldData>
              </w:fldChar>
            </w:r>
            <w:r w:rsidRPr="006C66E4">
              <w:rPr>
                <w:rFonts w:ascii="Book Antiqua" w:hAnsi="Book Antiqua" w:cs="Times New Roman"/>
                <w:iCs/>
                <w:vertAlign w:val="superscript"/>
              </w:rPr>
              <w:instrText xml:space="preserve"> ADDIN EN.CITE </w:instrText>
            </w:r>
            <w:r w:rsidRPr="006C66E4">
              <w:rPr>
                <w:rFonts w:ascii="Book Antiqua" w:hAnsi="Book Antiqua"/>
                <w:iCs/>
                <w:vertAlign w:val="superscript"/>
              </w:rPr>
              <w:fldChar w:fldCharType="begin">
                <w:fldData xml:space="preserve">PEVuZE5vdGU+PENpdGU+PEF1dGhvcj5NYXJ0w61uZXotR29uesOhbGV6PC9BdXRob3I+PFllYXI+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</w:fldData>
              </w:fldChar>
            </w:r>
            <w:r w:rsidRPr="006C66E4">
              <w:rPr>
                <w:rFonts w:ascii="Book Antiqua" w:hAnsi="Book Antiqua" w:cs="Times New Roman"/>
                <w:iCs/>
                <w:vertAlign w:val="superscript"/>
              </w:rPr>
              <w:instrText xml:space="preserve"> ADDIN EN.CITE.DATA </w:instrText>
            </w:r>
            <w:r w:rsidRPr="006C66E4">
              <w:rPr>
                <w:rFonts w:ascii="Book Antiqua" w:hAnsi="Book Antiqua"/>
                <w:iCs/>
                <w:vertAlign w:val="superscript"/>
              </w:rPr>
            </w:r>
            <w:r w:rsidRPr="006C66E4">
              <w:rPr>
                <w:rFonts w:ascii="Book Antiqua" w:hAnsi="Book Antiqua"/>
                <w:iCs/>
                <w:vertAlign w:val="superscript"/>
              </w:rPr>
              <w:fldChar w:fldCharType="end"/>
            </w:r>
            <w:r w:rsidRPr="006C66E4">
              <w:rPr>
                <w:rFonts w:ascii="Book Antiqua" w:hAnsi="Book Antiqua"/>
                <w:iCs/>
                <w:vertAlign w:val="superscript"/>
              </w:rPr>
            </w:r>
            <w:r w:rsidRPr="006C66E4">
              <w:rPr>
                <w:rFonts w:ascii="Book Antiqua" w:hAnsi="Book Antiqua"/>
                <w:iCs/>
                <w:vertAlign w:val="superscript"/>
              </w:rPr>
              <w:fldChar w:fldCharType="separate"/>
            </w:r>
            <w:r w:rsidRPr="006C66E4">
              <w:rPr>
                <w:rFonts w:ascii="Book Antiqua" w:hAnsi="Book Antiqua" w:cs="Times New Roman"/>
                <w:iCs/>
                <w:noProof/>
                <w:vertAlign w:val="superscript"/>
              </w:rPr>
              <w:t>[156]</w:t>
            </w:r>
            <w:r w:rsidRPr="006C66E4">
              <w:rPr>
                <w:rFonts w:ascii="Book Antiqua" w:hAnsi="Book Antiqua"/>
                <w:iCs/>
                <w:vertAlign w:val="superscript"/>
              </w:rPr>
              <w:fldChar w:fldCharType="end"/>
            </w:r>
            <w:r w:rsidRPr="006C66E4">
              <w:rPr>
                <w:rFonts w:ascii="Book Antiqua" w:hAnsi="Book Antiqua" w:cs="Times New Roman"/>
              </w:rPr>
              <w:t>,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</w:rPr>
              <w:t>Mei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et</w:t>
            </w:r>
            <w:r w:rsidR="00035F64">
              <w:rPr>
                <w:rFonts w:ascii="Book Antiqua" w:hAnsi="Book Antiqua" w:cs="Times New Roman"/>
                <w:i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al</w:t>
            </w:r>
            <w:r w:rsidRPr="006C66E4">
              <w:rPr>
                <w:rFonts w:ascii="Book Antiqua" w:hAnsi="Book Antiqua"/>
                <w:iCs/>
                <w:vertAlign w:val="superscript"/>
              </w:rPr>
              <w:fldChar w:fldCharType="begin">
                <w:fldData xml:space="preserve">PEVuZE5vdGU+PENpdGU+PEF1dGhvcj5NZWk8L0F1dGhvcj48WWVhcj4yMDA3PC9ZZWFyPjxSZWNO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</w:fldData>
              </w:fldChar>
            </w:r>
            <w:r w:rsidRPr="006C66E4">
              <w:rPr>
                <w:rFonts w:ascii="Book Antiqua" w:hAnsi="Book Antiqua" w:cs="Times New Roman"/>
                <w:iCs/>
                <w:vertAlign w:val="superscript"/>
              </w:rPr>
              <w:instrText xml:space="preserve"> ADDIN EN.CITE </w:instrText>
            </w:r>
            <w:r w:rsidRPr="006C66E4">
              <w:rPr>
                <w:rFonts w:ascii="Book Antiqua" w:hAnsi="Book Antiqua"/>
                <w:iCs/>
                <w:vertAlign w:val="superscript"/>
              </w:rPr>
              <w:fldChar w:fldCharType="begin">
                <w:fldData xml:space="preserve">PEVuZE5vdGU+PENpdGU+PEF1dGhvcj5NZWk8L0F1dGhvcj48WWVhcj4yMDA3PC9ZZWFyPjxSZWNO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</w:fldData>
              </w:fldChar>
            </w:r>
            <w:r w:rsidRPr="006C66E4">
              <w:rPr>
                <w:rFonts w:ascii="Book Antiqua" w:hAnsi="Book Antiqua" w:cs="Times New Roman"/>
                <w:iCs/>
                <w:vertAlign w:val="superscript"/>
              </w:rPr>
              <w:instrText xml:space="preserve"> ADDIN EN.CITE.DATA </w:instrText>
            </w:r>
            <w:r w:rsidRPr="006C66E4">
              <w:rPr>
                <w:rFonts w:ascii="Book Antiqua" w:hAnsi="Book Antiqua"/>
                <w:iCs/>
                <w:vertAlign w:val="superscript"/>
              </w:rPr>
            </w:r>
            <w:r w:rsidRPr="006C66E4">
              <w:rPr>
                <w:rFonts w:ascii="Book Antiqua" w:hAnsi="Book Antiqua"/>
                <w:iCs/>
                <w:vertAlign w:val="superscript"/>
              </w:rPr>
              <w:fldChar w:fldCharType="end"/>
            </w:r>
            <w:r w:rsidRPr="006C66E4">
              <w:rPr>
                <w:rFonts w:ascii="Book Antiqua" w:hAnsi="Book Antiqua"/>
                <w:iCs/>
                <w:vertAlign w:val="superscript"/>
              </w:rPr>
            </w:r>
            <w:r w:rsidRPr="006C66E4">
              <w:rPr>
                <w:rFonts w:ascii="Book Antiqua" w:hAnsi="Book Antiqua"/>
                <w:iCs/>
                <w:vertAlign w:val="superscript"/>
              </w:rPr>
              <w:fldChar w:fldCharType="separate"/>
            </w:r>
            <w:r w:rsidRPr="006C66E4">
              <w:rPr>
                <w:rFonts w:ascii="Book Antiqua" w:hAnsi="Book Antiqua" w:cs="Times New Roman"/>
                <w:iCs/>
                <w:noProof/>
                <w:vertAlign w:val="superscript"/>
              </w:rPr>
              <w:t>[159]</w:t>
            </w:r>
            <w:r w:rsidRPr="006C66E4">
              <w:rPr>
                <w:rFonts w:ascii="Book Antiqua" w:hAnsi="Book Antiqua"/>
                <w:iCs/>
                <w:vertAlign w:val="superscript"/>
              </w:rPr>
              <w:fldChar w:fldCharType="end"/>
            </w:r>
            <w:r w:rsidRPr="006C66E4">
              <w:rPr>
                <w:rFonts w:ascii="Book Antiqua" w:hAnsi="Book Antiqua" w:cs="Times New Roman"/>
              </w:rPr>
              <w:t>,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</w:rPr>
              <w:t>Chen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et</w:t>
            </w:r>
            <w:r w:rsidR="00035F64">
              <w:rPr>
                <w:rFonts w:ascii="Book Antiqua" w:hAnsi="Book Antiqua" w:cs="Times New Roman"/>
                <w:i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al</w:t>
            </w:r>
            <w:r w:rsidRPr="006C66E4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DaGVuPC9BdXRob3I+PFllYXI+MjAxODwvWWVhcj48UmVj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</w:fldData>
              </w:fldChar>
            </w:r>
            <w:r w:rsidRPr="006C66E4">
              <w:rPr>
                <w:rFonts w:ascii="Book Antiqua" w:hAnsi="Book Antiqua"/>
                <w:vertAlign w:val="superscript"/>
              </w:rPr>
              <w:instrText xml:space="preserve"> ADDIN EN.CITE </w:instrText>
            </w:r>
            <w:r w:rsidRPr="006C66E4">
              <w:rPr>
                <w:rFonts w:ascii="Book Antiqua" w:hAnsi="Book Antiqua"/>
                <w:vertAlign w:val="superscript"/>
              </w:rPr>
              <w:fldChar w:fldCharType="begin">
                <w:fldData xml:space="preserve">PEVuZE5vdGU+PENpdGU+PEF1dGhvcj5DaGVuPC9BdXRob3I+PFllYXI+MjAxODwvWWVhcj48UmVj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</w:fldData>
              </w:fldChar>
            </w:r>
            <w:r w:rsidRPr="006C66E4">
              <w:rPr>
                <w:rFonts w:ascii="Book Antiqua" w:hAnsi="Book Antiqua"/>
                <w:vertAlign w:val="superscript"/>
              </w:rPr>
              <w:instrText xml:space="preserve"> ADDIN EN.CITE.DATA </w:instrText>
            </w:r>
            <w:r w:rsidRPr="006C66E4">
              <w:rPr>
                <w:rFonts w:ascii="Book Antiqua" w:hAnsi="Book Antiqua"/>
                <w:vertAlign w:val="superscript"/>
              </w:rPr>
            </w:r>
            <w:r w:rsidRPr="006C66E4">
              <w:rPr>
                <w:rFonts w:ascii="Book Antiqua" w:hAnsi="Book Antiqua"/>
                <w:vertAlign w:val="superscript"/>
              </w:rPr>
              <w:fldChar w:fldCharType="end"/>
            </w:r>
            <w:r w:rsidRPr="006C66E4">
              <w:rPr>
                <w:rFonts w:ascii="Book Antiqua" w:hAnsi="Book Antiqua"/>
                <w:vertAlign w:val="superscript"/>
              </w:rPr>
            </w:r>
            <w:r w:rsidRPr="006C66E4">
              <w:rPr>
                <w:rFonts w:ascii="Book Antiqua" w:hAnsi="Book Antiqua"/>
                <w:vertAlign w:val="superscript"/>
              </w:rPr>
              <w:fldChar w:fldCharType="separate"/>
            </w:r>
            <w:r w:rsidRPr="006C66E4">
              <w:rPr>
                <w:rFonts w:ascii="Book Antiqua" w:hAnsi="Book Antiqua"/>
                <w:noProof/>
                <w:vertAlign w:val="superscript"/>
              </w:rPr>
              <w:t>[160</w:t>
            </w:r>
            <w:r w:rsidR="00A4753E" w:rsidRPr="006C66E4">
              <w:rPr>
                <w:rFonts w:ascii="Book Antiqua" w:hAnsi="Book Antiqua"/>
                <w:noProof/>
                <w:vertAlign w:val="superscript"/>
              </w:rPr>
              <w:t>]</w:t>
            </w:r>
            <w:r w:rsidRPr="006C66E4">
              <w:rPr>
                <w:rFonts w:ascii="Book Antiqua" w:hAnsi="Book Antiqua"/>
                <w:vertAlign w:val="superscript"/>
              </w:rPr>
              <w:fldChar w:fldCharType="end"/>
            </w:r>
            <w:r w:rsidR="00A4753E" w:rsidRPr="006C66E4">
              <w:rPr>
                <w:rFonts w:ascii="Book Antiqua" w:hAnsi="Book Antiqua" w:cs="Times New Roman"/>
              </w:rPr>
              <w:t>,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="00A4753E" w:rsidRPr="006C66E4">
              <w:rPr>
                <w:rFonts w:ascii="Book Antiqua" w:hAnsi="Book Antiqua" w:cs="Times New Roman"/>
              </w:rPr>
              <w:t>and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="00A4753E" w:rsidRPr="006C66E4">
              <w:rPr>
                <w:rFonts w:ascii="Book Antiqua" w:hAnsi="Book Antiqua" w:cs="Times New Roman"/>
              </w:rPr>
              <w:t>Chen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="00A4753E" w:rsidRPr="006C66E4">
              <w:rPr>
                <w:rFonts w:ascii="Book Antiqua" w:hAnsi="Book Antiqua" w:cs="Times New Roman"/>
                <w:i/>
              </w:rPr>
              <w:t>et</w:t>
            </w:r>
            <w:r w:rsidR="00035F64">
              <w:rPr>
                <w:rFonts w:ascii="Book Antiqua" w:hAnsi="Book Antiqua" w:cs="Times New Roman"/>
                <w:i/>
              </w:rPr>
              <w:t xml:space="preserve"> </w:t>
            </w:r>
            <w:r w:rsidR="00A4753E" w:rsidRPr="006C66E4">
              <w:rPr>
                <w:rFonts w:ascii="Book Antiqua" w:hAnsi="Book Antiqua" w:cs="Times New Roman"/>
                <w:i/>
              </w:rPr>
              <w:t>al</w:t>
            </w:r>
            <w:r w:rsidR="00A4753E" w:rsidRPr="006C66E4">
              <w:rPr>
                <w:rFonts w:ascii="Book Antiqua" w:hAnsi="Book Antiqua" w:cs="Times New Roman"/>
                <w:iCs/>
                <w:vertAlign w:val="superscript"/>
              </w:rPr>
              <w:t>[</w:t>
            </w:r>
            <w:r w:rsidR="00A4753E" w:rsidRPr="006C66E4">
              <w:rPr>
                <w:rFonts w:ascii="Book Antiqua" w:hAnsi="Book Antiqua"/>
                <w:iCs/>
                <w:noProof/>
                <w:vertAlign w:val="superscript"/>
              </w:rPr>
              <w:t>220]</w:t>
            </w:r>
          </w:p>
        </w:tc>
      </w:tr>
      <w:tr w:rsidR="00161231" w:rsidRPr="006C66E4" w14:paraId="3C4B1859" w14:textId="77777777" w:rsidTr="00434E14">
        <w:trPr>
          <w:trHeight w:val="1574"/>
        </w:trPr>
        <w:tc>
          <w:tcPr>
            <w:tcW w:w="2126" w:type="dxa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14:paraId="15C8B10D" w14:textId="77777777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TGF-β1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F3CFAC4" w14:textId="4E29A752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Mice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BM-MSCs</w:t>
            </w:r>
          </w:p>
        </w:tc>
        <w:tc>
          <w:tcPr>
            <w:tcW w:w="1840" w:type="dxa"/>
            <w:tcBorders>
              <w:left w:val="nil"/>
              <w:bottom w:val="nil"/>
            </w:tcBorders>
            <w:hideMark/>
          </w:tcPr>
          <w:p w14:paraId="716D1022" w14:textId="477C0B81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LPS</w:t>
            </w:r>
            <w:r w:rsidR="00A60B91">
              <w:rPr>
                <w:rFonts w:ascii="Book Antiqua" w:eastAsia="Calibri" w:hAnsi="Book Antiqua" w:cs="Times New Roman"/>
              </w:rPr>
              <w:t>-</w:t>
            </w:r>
            <w:r w:rsidRPr="006C66E4">
              <w:rPr>
                <w:rFonts w:ascii="Book Antiqua" w:eastAsia="Calibri" w:hAnsi="Book Antiqua" w:cs="Times New Roman"/>
              </w:rPr>
              <w:t>induce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ARDS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mice</w:t>
            </w:r>
          </w:p>
        </w:tc>
        <w:tc>
          <w:tcPr>
            <w:tcW w:w="3518" w:type="dxa"/>
            <w:hideMark/>
          </w:tcPr>
          <w:p w14:paraId="0010EDE1" w14:textId="54871ABF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Increase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Treg,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induce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occludin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expression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an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reduce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vascular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permeability</w:t>
            </w:r>
          </w:p>
        </w:tc>
        <w:tc>
          <w:tcPr>
            <w:tcW w:w="3651" w:type="dxa"/>
            <w:hideMark/>
          </w:tcPr>
          <w:p w14:paraId="2482783A" w14:textId="619AE969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</w:rPr>
            </w:pPr>
            <w:r w:rsidRPr="006C66E4">
              <w:rPr>
                <w:rFonts w:ascii="Book Antiqua" w:hAnsi="Book Antiqua" w:cs="Times New Roman"/>
              </w:rPr>
              <w:t>Chen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et</w:t>
            </w:r>
            <w:r w:rsidR="00035F64">
              <w:rPr>
                <w:rFonts w:ascii="Book Antiqua" w:hAnsi="Book Antiqua" w:cs="Times New Roman"/>
                <w:i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al</w:t>
            </w:r>
            <w:r w:rsidRPr="006C66E4">
              <w:rPr>
                <w:rFonts w:ascii="Book Antiqua" w:hAnsi="Book Antiqua"/>
              </w:rPr>
              <w:fldChar w:fldCharType="begin">
                <w:fldData xml:space="preserve">PEVuZE5vdGU+PENpdGU+PEF1dGhvcj5DaGVuPC9BdXRob3I+PFllYXI+MjAyMDwvWWVhcj48UmVj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</w:fldData>
              </w:fldChar>
            </w:r>
            <w:r w:rsidRPr="006C66E4">
              <w:rPr>
                <w:rFonts w:ascii="Book Antiqua" w:hAnsi="Book Antiqua" w:cs="Times New Roman"/>
              </w:rPr>
              <w:instrText xml:space="preserve"> ADDIN EN.CITE </w:instrText>
            </w:r>
            <w:r w:rsidRPr="006C66E4">
              <w:rPr>
                <w:rFonts w:ascii="Book Antiqua" w:hAnsi="Book Antiqua"/>
              </w:rPr>
              <w:fldChar w:fldCharType="begin">
                <w:fldData xml:space="preserve">PEVuZE5vdGU+PENpdGU+PEF1dGhvcj5DaGVuPC9BdXRob3I+PFllYXI+MjAyMDwvWWVhcj48UmVj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</w:fldData>
              </w:fldChar>
            </w:r>
            <w:r w:rsidRPr="006C66E4">
              <w:rPr>
                <w:rFonts w:ascii="Book Antiqua" w:hAnsi="Book Antiqua" w:cs="Times New Roman"/>
              </w:rPr>
              <w:instrText xml:space="preserve"> ADDIN EN.CITE.DATA </w:instrText>
            </w:r>
            <w:r w:rsidRPr="006C66E4">
              <w:rPr>
                <w:rFonts w:ascii="Book Antiqua" w:hAnsi="Book Antiqua"/>
              </w:rPr>
            </w:r>
            <w:r w:rsidRPr="006C66E4">
              <w:rPr>
                <w:rFonts w:ascii="Book Antiqua" w:hAnsi="Book Antiqua"/>
              </w:rPr>
              <w:fldChar w:fldCharType="end"/>
            </w:r>
            <w:r w:rsidRPr="006C66E4">
              <w:rPr>
                <w:rFonts w:ascii="Book Antiqua" w:hAnsi="Book Antiqua"/>
              </w:rPr>
            </w:r>
            <w:r w:rsidRPr="006C66E4">
              <w:rPr>
                <w:rFonts w:ascii="Book Antiqua" w:hAnsi="Book Antiqua"/>
              </w:rPr>
              <w:fldChar w:fldCharType="separate"/>
            </w:r>
            <w:r w:rsidRPr="006C66E4">
              <w:rPr>
                <w:rFonts w:ascii="Book Antiqua" w:hAnsi="Book Antiqua" w:cs="Times New Roman"/>
                <w:noProof/>
                <w:vertAlign w:val="superscript"/>
              </w:rPr>
              <w:t>[160]</w:t>
            </w:r>
            <w:r w:rsidRPr="006C66E4">
              <w:rPr>
                <w:rFonts w:ascii="Book Antiqua" w:hAnsi="Book Antiqua"/>
              </w:rPr>
              <w:fldChar w:fldCharType="end"/>
            </w:r>
          </w:p>
        </w:tc>
      </w:tr>
      <w:tr w:rsidR="00161231" w:rsidRPr="006C66E4" w14:paraId="18D97C45" w14:textId="77777777" w:rsidTr="00434E14">
        <w:trPr>
          <w:trHeight w:val="974"/>
        </w:trPr>
        <w:tc>
          <w:tcPr>
            <w:tcW w:w="2126" w:type="dxa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14:paraId="27F1D631" w14:textId="77777777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IL-10</w:t>
            </w:r>
          </w:p>
        </w:tc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03B2D0B3" w14:textId="0AB4A315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Human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UC-MSCs</w:t>
            </w:r>
          </w:p>
        </w:tc>
        <w:tc>
          <w:tcPr>
            <w:tcW w:w="1840" w:type="dxa"/>
            <w:tcBorders>
              <w:top w:val="nil"/>
              <w:left w:val="nil"/>
              <w:bottom w:val="nil"/>
            </w:tcBorders>
            <w:hideMark/>
          </w:tcPr>
          <w:p w14:paraId="7DFD0DA8" w14:textId="6B15CB10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DD023B">
              <w:rPr>
                <w:rFonts w:ascii="Book Antiqua" w:eastAsia="Calibri" w:hAnsi="Book Antiqua"/>
                <w:i/>
                <w:iCs/>
              </w:rPr>
              <w:t>E.</w:t>
            </w:r>
            <w:r w:rsidR="00035F64" w:rsidRPr="00DD023B">
              <w:rPr>
                <w:rFonts w:ascii="Book Antiqua" w:eastAsia="Calibri" w:hAnsi="Book Antiqua"/>
                <w:i/>
                <w:iCs/>
              </w:rPr>
              <w:t xml:space="preserve"> </w:t>
            </w:r>
            <w:r w:rsidRPr="00DD023B">
              <w:rPr>
                <w:rFonts w:ascii="Book Antiqua" w:eastAsia="Calibri" w:hAnsi="Book Antiqua"/>
                <w:i/>
                <w:iCs/>
              </w:rPr>
              <w:t>coli</w:t>
            </w:r>
            <w:r w:rsidR="00A60B91">
              <w:rPr>
                <w:rFonts w:ascii="Book Antiqua" w:eastAsia="Calibri" w:hAnsi="Book Antiqua" w:cs="Times New Roman"/>
              </w:rPr>
              <w:t>-</w:t>
            </w:r>
            <w:r w:rsidRPr="006C66E4">
              <w:rPr>
                <w:rFonts w:ascii="Book Antiqua" w:eastAsia="Calibri" w:hAnsi="Book Antiqua" w:cs="Times New Roman"/>
              </w:rPr>
              <w:t>induce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pneumosepsis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="00A60B91">
              <w:rPr>
                <w:rFonts w:ascii="Book Antiqua" w:eastAsia="Calibri" w:hAnsi="Book Antiqua" w:cs="Times New Roman"/>
              </w:rPr>
              <w:t xml:space="preserve">mouse </w:t>
            </w:r>
            <w:r w:rsidRPr="006C66E4">
              <w:rPr>
                <w:rFonts w:ascii="Book Antiqua" w:eastAsia="Calibri" w:hAnsi="Book Antiqua" w:cs="Times New Roman"/>
              </w:rPr>
              <w:t>model</w:t>
            </w:r>
          </w:p>
        </w:tc>
        <w:tc>
          <w:tcPr>
            <w:tcW w:w="3518" w:type="dxa"/>
            <w:hideMark/>
          </w:tcPr>
          <w:p w14:paraId="7001F3CB" w14:textId="6158872D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Reduce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bacterial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loa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by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increasing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phagocytosis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in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macrophages</w:t>
            </w:r>
          </w:p>
        </w:tc>
        <w:tc>
          <w:tcPr>
            <w:tcW w:w="3651" w:type="dxa"/>
            <w:hideMark/>
          </w:tcPr>
          <w:p w14:paraId="15F2A610" w14:textId="463F7210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</w:rPr>
            </w:pPr>
            <w:r w:rsidRPr="006C66E4">
              <w:rPr>
                <w:rFonts w:ascii="Book Antiqua" w:hAnsi="Book Antiqua" w:cs="Times New Roman"/>
              </w:rPr>
              <w:t>Jerkic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et</w:t>
            </w:r>
            <w:r w:rsidR="00035F64">
              <w:rPr>
                <w:rFonts w:ascii="Book Antiqua" w:hAnsi="Book Antiqua" w:cs="Times New Roman"/>
                <w:i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al</w:t>
            </w:r>
            <w:r w:rsidRPr="006C66E4">
              <w:rPr>
                <w:rFonts w:ascii="Book Antiqua" w:hAnsi="Book Antiqua"/>
              </w:rPr>
              <w:fldChar w:fldCharType="begin">
                <w:fldData xml:space="preserve">PEVuZE5vdGU+PENpdGU+PEF1dGhvcj5KZXJraWM8L0F1dGhvcj48WWVhcj4yMDE5PC9ZZWFyPjxS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</w:fldData>
              </w:fldChar>
            </w:r>
            <w:r w:rsidRPr="006C66E4">
              <w:rPr>
                <w:rFonts w:ascii="Book Antiqua" w:hAnsi="Book Antiqua" w:cs="Times New Roman"/>
              </w:rPr>
              <w:instrText xml:space="preserve"> ADDIN EN.CITE </w:instrText>
            </w:r>
            <w:r w:rsidRPr="006C66E4">
              <w:rPr>
                <w:rFonts w:ascii="Book Antiqua" w:hAnsi="Book Antiqua"/>
              </w:rPr>
              <w:fldChar w:fldCharType="begin">
                <w:fldData xml:space="preserve">PEVuZE5vdGU+PENpdGU+PEF1dGhvcj5KZXJraWM8L0F1dGhvcj48WWVhcj4yMDE5PC9ZZWFyPjxS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</w:fldData>
              </w:fldChar>
            </w:r>
            <w:r w:rsidRPr="006C66E4">
              <w:rPr>
                <w:rFonts w:ascii="Book Antiqua" w:hAnsi="Book Antiqua" w:cs="Times New Roman"/>
              </w:rPr>
              <w:instrText xml:space="preserve"> ADDIN EN.CITE.DATA </w:instrText>
            </w:r>
            <w:r w:rsidRPr="006C66E4">
              <w:rPr>
                <w:rFonts w:ascii="Book Antiqua" w:hAnsi="Book Antiqua"/>
              </w:rPr>
            </w:r>
            <w:r w:rsidRPr="006C66E4">
              <w:rPr>
                <w:rFonts w:ascii="Book Antiqua" w:hAnsi="Book Antiqua"/>
              </w:rPr>
              <w:fldChar w:fldCharType="end"/>
            </w:r>
            <w:r w:rsidRPr="006C66E4">
              <w:rPr>
                <w:rFonts w:ascii="Book Antiqua" w:hAnsi="Book Antiqua"/>
              </w:rPr>
            </w:r>
            <w:r w:rsidRPr="006C66E4">
              <w:rPr>
                <w:rFonts w:ascii="Book Antiqua" w:hAnsi="Book Antiqua"/>
              </w:rPr>
              <w:fldChar w:fldCharType="separate"/>
            </w:r>
            <w:r w:rsidRPr="006C66E4">
              <w:rPr>
                <w:rFonts w:ascii="Book Antiqua" w:hAnsi="Book Antiqua" w:cs="Times New Roman"/>
                <w:noProof/>
                <w:vertAlign w:val="superscript"/>
              </w:rPr>
              <w:t>[75]</w:t>
            </w:r>
            <w:r w:rsidRPr="006C66E4">
              <w:rPr>
                <w:rFonts w:ascii="Book Antiqua" w:hAnsi="Book Antiqua"/>
              </w:rPr>
              <w:fldChar w:fldCharType="end"/>
            </w:r>
          </w:p>
        </w:tc>
      </w:tr>
      <w:tr w:rsidR="00161231" w:rsidRPr="006C66E4" w14:paraId="7D1E69B7" w14:textId="77777777" w:rsidTr="00434E14">
        <w:trPr>
          <w:gridBefore w:val="1"/>
          <w:wBefore w:w="209" w:type="dxa"/>
          <w:trHeight w:val="646"/>
        </w:trPr>
        <w:tc>
          <w:tcPr>
            <w:tcW w:w="1917" w:type="dxa"/>
            <w:tcBorders>
              <w:top w:val="nil"/>
              <w:bottom w:val="nil"/>
            </w:tcBorders>
            <w:hideMark/>
          </w:tcPr>
          <w:p w14:paraId="6A812F57" w14:textId="411DF0AB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Del-1,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FGF2</w:t>
            </w:r>
          </w:p>
        </w:tc>
        <w:tc>
          <w:tcPr>
            <w:tcW w:w="1799" w:type="dxa"/>
            <w:tcBorders>
              <w:top w:val="nil"/>
              <w:bottom w:val="nil"/>
            </w:tcBorders>
            <w:hideMark/>
          </w:tcPr>
          <w:p w14:paraId="7902195C" w14:textId="75B9B7BB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Mice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BM-MSCs</w:t>
            </w:r>
          </w:p>
        </w:tc>
        <w:tc>
          <w:tcPr>
            <w:tcW w:w="1840" w:type="dxa"/>
            <w:tcBorders>
              <w:top w:val="nil"/>
              <w:bottom w:val="nil"/>
            </w:tcBorders>
            <w:hideMark/>
          </w:tcPr>
          <w:p w14:paraId="6093C8D2" w14:textId="5629D441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LPS</w:t>
            </w:r>
            <w:r w:rsidR="00A60B91">
              <w:rPr>
                <w:rFonts w:ascii="Book Antiqua" w:eastAsia="Calibri" w:hAnsi="Book Antiqua" w:cs="Times New Roman"/>
              </w:rPr>
              <w:t>-</w:t>
            </w:r>
            <w:r w:rsidRPr="006C66E4">
              <w:rPr>
                <w:rFonts w:ascii="Book Antiqua" w:eastAsia="Calibri" w:hAnsi="Book Antiqua" w:cs="Times New Roman"/>
              </w:rPr>
              <w:t>induce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ALI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="00A60B91">
              <w:rPr>
                <w:rFonts w:ascii="Book Antiqua" w:eastAsia="Calibri" w:hAnsi="Book Antiqua" w:cs="Times New Roman"/>
              </w:rPr>
              <w:t xml:space="preserve">mouse </w:t>
            </w:r>
            <w:r w:rsidRPr="006C66E4">
              <w:rPr>
                <w:rFonts w:ascii="Book Antiqua" w:eastAsia="Calibri" w:hAnsi="Book Antiqua" w:cs="Times New Roman"/>
              </w:rPr>
              <w:t>model</w:t>
            </w:r>
          </w:p>
        </w:tc>
        <w:tc>
          <w:tcPr>
            <w:tcW w:w="3518" w:type="dxa"/>
            <w:hideMark/>
          </w:tcPr>
          <w:p w14:paraId="208BF76F" w14:textId="4D1D9ABE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Reduction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in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inflammation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an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lung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injury</w:t>
            </w:r>
          </w:p>
        </w:tc>
        <w:tc>
          <w:tcPr>
            <w:tcW w:w="3651" w:type="dxa"/>
            <w:hideMark/>
          </w:tcPr>
          <w:p w14:paraId="34A01A51" w14:textId="2574AEC6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</w:rPr>
            </w:pPr>
            <w:r w:rsidRPr="006C66E4">
              <w:rPr>
                <w:rFonts w:ascii="Book Antiqua" w:hAnsi="Book Antiqua" w:cs="Times New Roman"/>
              </w:rPr>
              <w:t>Zhao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et</w:t>
            </w:r>
            <w:r w:rsidR="00035F64">
              <w:rPr>
                <w:rFonts w:ascii="Book Antiqua" w:hAnsi="Book Antiqua" w:cs="Times New Roman"/>
                <w:i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al</w:t>
            </w:r>
            <w:r w:rsidRPr="006C66E4">
              <w:rPr>
                <w:rFonts w:ascii="Book Antiqua" w:hAnsi="Book Antiqua"/>
                <w:noProof/>
                <w:vertAlign w:val="superscript"/>
              </w:rPr>
              <w:fldChar w:fldCharType="begin"/>
            </w:r>
            <w:r w:rsidRPr="006C66E4">
              <w:rPr>
                <w:rFonts w:ascii="Book Antiqua" w:hAnsi="Book Antiqua" w:cs="Times New Roman"/>
                <w:noProof/>
                <w:vertAlign w:val="superscript"/>
              </w:rPr>
              <w:instrText xml:space="preserve"> ADDIN EN.CITE &lt;EndNote&gt;&lt;Cite&gt;&lt;Author&gt;Zhao&lt;/Author&gt;&lt;Year&gt;2015&lt;/Year&gt;&lt;RecNum&gt;433&lt;/RecNum&gt;&lt;DisplayText&gt;&lt;style face="superscript"&gt;[161]&lt;/style&gt;&lt;/DisplayText&gt;&lt;record&gt;&lt;rec-number&gt;433&lt;/rec-number&gt;&lt;foreign-keys&gt;&lt;key app="EN" db-id="vxezfedfl5ppa8e2e0pxdpxntpw5x9xzzd0w" timestamp="1617182833"&gt;433&lt;/key&gt;&lt;/foreign-keys&gt;&lt;ref-type name="Journal Article"&gt;17&lt;/ref-type&gt;&lt;contributors&gt;&lt;authors&gt;&lt;author&gt;&lt;style face="bold" font="default" size="100%"&gt;Zhao, Y. F.&lt;/style&gt;&lt;/author&gt;&lt;author&gt;Luo, Y. M.&lt;/author&gt;&lt;author&gt;Xiong, W.&lt;/author&gt;&lt;author&gt;Ding, W.&lt;/author&gt;&lt;author&gt;Li, Y. R.&lt;/author&gt;&lt;author&gt;Zhao, W.&lt;/author&gt;&lt;author&gt;Zeng, H. Z.&lt;/author&gt;&lt;author&gt;Gao, H. C.&lt;/author&gt;&lt;author&gt;Wu, X. L.&lt;/author&gt;&lt;/authors&gt;&lt;/contributors&gt;&lt;auth-address&gt;Department of Respiratory Medicine, Pudong New Area, Gongli Hospital, Shanghai, P.R. China. wuxueling_2014@126.com.&lt;/auth-address&gt;&lt;titles&gt;&lt;title&gt;Mesenchymal stem cell-based FGF2 gene therapy for acute lung injury induced by lipopolysaccharide in mice&lt;/title&gt;&lt;secondary-title&gt;Eur Rev Med Pharmacol Sci&lt;/secondary-title&gt;&lt;alt-title&gt;European review for medical and pharmacological sciences&lt;/alt-title&gt;&lt;/titles&gt;&lt;alt-periodical&gt;&lt;full-title&gt;European Review for Medical and Pharmacological Sciences&lt;/full-title&gt;&lt;/alt-periodical&gt;&lt;pages&gt;857-65&lt;/pages&gt;&lt;volume&gt;19&lt;/volume&gt;&lt;number&gt;5&lt;/number&gt;&lt;edition&gt;2015/03/26&lt;/edition&gt;&lt;keywords&gt;&lt;keyword&gt;Acute Lung Injury/chemically induced/genetics/*therapy&lt;/keyword&gt;&lt;keyword&gt;Animals&lt;/keyword&gt;&lt;keyword&gt;Female&lt;/keyword&gt;&lt;keyword&gt;Fibroblast Growth Factor 2/*genetics&lt;/keyword&gt;&lt;keyword&gt;Genetic Therapy/*methods&lt;/keyword&gt;&lt;keyword&gt;Lipopolysaccharides&lt;/keyword&gt;&lt;keyword&gt;Male&lt;/keyword&gt;&lt;keyword&gt;Mesenchymal Stem Cell Transplantation/*methods&lt;/keyword&gt;&lt;keyword&gt;Mesenchymal Stem Cells/physiology&lt;/keyword&gt;&lt;keyword&gt;Mice&lt;/keyword&gt;&lt;keyword&gt;Mice, Inbred C57BL&lt;/keyword&gt;&lt;keyword&gt;Random Allocation&lt;/keyword&gt;&lt;/keywords&gt;&lt;dates&gt;&lt;year&gt;2015&lt;/year&gt;&lt;/dates&gt;&lt;isbn&gt;1128-3602&lt;/isbn&gt;&lt;accession-num&gt;25807440&lt;/accession-num&gt;&lt;urls&gt;&lt;/urls&gt;&lt;remote-database-provider&gt;NLM&lt;/remote-database-provider&gt;&lt;language&gt;eng&lt;/language&gt;&lt;/record&gt;&lt;/Cite&gt;&lt;/EndNote&gt;</w:instrText>
            </w:r>
            <w:r w:rsidRPr="006C66E4">
              <w:rPr>
                <w:rFonts w:ascii="Book Antiqua" w:hAnsi="Book Antiqua"/>
                <w:noProof/>
                <w:vertAlign w:val="superscript"/>
              </w:rPr>
              <w:fldChar w:fldCharType="separate"/>
            </w:r>
            <w:r w:rsidRPr="006C66E4">
              <w:rPr>
                <w:rFonts w:ascii="Book Antiqua" w:hAnsi="Book Antiqua" w:cs="Times New Roman"/>
                <w:noProof/>
                <w:vertAlign w:val="superscript"/>
              </w:rPr>
              <w:t>[161]</w:t>
            </w:r>
            <w:r w:rsidRPr="006C66E4">
              <w:rPr>
                <w:rFonts w:ascii="Book Antiqua" w:hAnsi="Book Antiqua"/>
                <w:noProof/>
                <w:vertAlign w:val="superscript"/>
              </w:rPr>
              <w:fldChar w:fldCharType="end"/>
            </w:r>
            <w:r w:rsidRPr="006C66E4">
              <w:rPr>
                <w:rFonts w:ascii="Book Antiqua" w:hAnsi="Book Antiqua" w:cs="Times New Roman"/>
              </w:rPr>
              <w:t>,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</w:rPr>
              <w:t>Zhao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et</w:t>
            </w:r>
            <w:r w:rsidR="00035F64">
              <w:rPr>
                <w:rFonts w:ascii="Book Antiqua" w:hAnsi="Book Antiqua" w:cs="Times New Roman"/>
                <w:i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al</w:t>
            </w:r>
            <w:r w:rsidRPr="006C66E4">
              <w:rPr>
                <w:rFonts w:ascii="Book Antiqua" w:hAnsi="Book Antiqua"/>
              </w:rPr>
              <w:fldChar w:fldCharType="begin">
                <w:fldData xml:space="preserve">PEVuZE5vdGU+PENpdGU+PEF1dGhvcj5aaGFvPC9BdXRob3I+PFllYXI+MjAxNDwvWWVhcj48UmVj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</w:fldData>
              </w:fldChar>
            </w:r>
            <w:r w:rsidRPr="006C66E4">
              <w:rPr>
                <w:rFonts w:ascii="Book Antiqua" w:hAnsi="Book Antiqua"/>
              </w:rPr>
              <w:instrText xml:space="preserve"> ADDIN EN.CITE </w:instrText>
            </w:r>
            <w:r w:rsidRPr="006C66E4">
              <w:rPr>
                <w:rFonts w:ascii="Book Antiqua" w:hAnsi="Book Antiqua"/>
              </w:rPr>
              <w:fldChar w:fldCharType="begin">
                <w:fldData xml:space="preserve">PEVuZE5vdGU+PENpdGU+PEF1dGhvcj5aaGFvPC9BdXRob3I+PFllYXI+MjAxNDwvWWVhcj48UmVj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</w:fldData>
              </w:fldChar>
            </w:r>
            <w:r w:rsidRPr="006C66E4">
              <w:rPr>
                <w:rFonts w:ascii="Book Antiqua" w:hAnsi="Book Antiqua"/>
              </w:rPr>
              <w:instrText xml:space="preserve"> ADDIN EN.CITE.DATA </w:instrText>
            </w:r>
            <w:r w:rsidRPr="006C66E4">
              <w:rPr>
                <w:rFonts w:ascii="Book Antiqua" w:hAnsi="Book Antiqua"/>
              </w:rPr>
            </w:r>
            <w:r w:rsidRPr="006C66E4">
              <w:rPr>
                <w:rFonts w:ascii="Book Antiqua" w:hAnsi="Book Antiqua"/>
              </w:rPr>
              <w:fldChar w:fldCharType="end"/>
            </w:r>
            <w:r w:rsidRPr="006C66E4">
              <w:rPr>
                <w:rFonts w:ascii="Book Antiqua" w:hAnsi="Book Antiqua"/>
              </w:rPr>
            </w:r>
            <w:r w:rsidRPr="006C66E4">
              <w:rPr>
                <w:rFonts w:ascii="Book Antiqua" w:hAnsi="Book Antiqua"/>
              </w:rPr>
              <w:fldChar w:fldCharType="separate"/>
            </w:r>
            <w:r w:rsidRPr="006C66E4">
              <w:rPr>
                <w:rFonts w:ascii="Book Antiqua" w:hAnsi="Book Antiqua"/>
                <w:noProof/>
                <w:vertAlign w:val="superscript"/>
              </w:rPr>
              <w:t>[161,162]</w:t>
            </w:r>
            <w:r w:rsidRPr="006C66E4">
              <w:rPr>
                <w:rFonts w:ascii="Book Antiqua" w:hAnsi="Book Antiqua"/>
              </w:rPr>
              <w:fldChar w:fldCharType="end"/>
            </w:r>
          </w:p>
        </w:tc>
      </w:tr>
      <w:tr w:rsidR="00161231" w:rsidRPr="006C66E4" w14:paraId="0BFA12C2" w14:textId="77777777" w:rsidTr="00434E14">
        <w:trPr>
          <w:gridBefore w:val="1"/>
          <w:wBefore w:w="209" w:type="dxa"/>
          <w:trHeight w:val="810"/>
        </w:trPr>
        <w:tc>
          <w:tcPr>
            <w:tcW w:w="1917" w:type="dxa"/>
            <w:tcBorders>
              <w:top w:val="nil"/>
            </w:tcBorders>
            <w:hideMark/>
          </w:tcPr>
          <w:p w14:paraId="12CA9EF3" w14:textId="77777777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HGF</w:t>
            </w:r>
          </w:p>
        </w:tc>
        <w:tc>
          <w:tcPr>
            <w:tcW w:w="1799" w:type="dxa"/>
            <w:tcBorders>
              <w:top w:val="nil"/>
            </w:tcBorders>
            <w:hideMark/>
          </w:tcPr>
          <w:p w14:paraId="0240815C" w14:textId="243A369C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Mice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BM-MSCs</w:t>
            </w:r>
          </w:p>
        </w:tc>
        <w:tc>
          <w:tcPr>
            <w:tcW w:w="1840" w:type="dxa"/>
            <w:tcBorders>
              <w:top w:val="nil"/>
            </w:tcBorders>
            <w:hideMark/>
          </w:tcPr>
          <w:p w14:paraId="7FAF58EC" w14:textId="1A46B6E9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DD023B">
              <w:rPr>
                <w:rFonts w:ascii="Book Antiqua" w:eastAsia="Calibri" w:hAnsi="Book Antiqua"/>
                <w:i/>
                <w:iCs/>
              </w:rPr>
              <w:t>In</w:t>
            </w:r>
            <w:r w:rsidR="00035F64" w:rsidRPr="00DD023B">
              <w:rPr>
                <w:rFonts w:ascii="Book Antiqua" w:eastAsia="Calibri" w:hAnsi="Book Antiqua"/>
                <w:i/>
                <w:iCs/>
              </w:rPr>
              <w:t xml:space="preserve"> </w:t>
            </w:r>
            <w:r w:rsidRPr="00DD023B">
              <w:rPr>
                <w:rFonts w:ascii="Book Antiqua" w:eastAsia="Calibri" w:hAnsi="Book Antiqua"/>
                <w:i/>
                <w:iCs/>
              </w:rPr>
              <w:t>vitro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LPS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treatment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of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pulmonary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endothelial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lastRenderedPageBreak/>
              <w:t>cells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</w:p>
        </w:tc>
        <w:tc>
          <w:tcPr>
            <w:tcW w:w="3518" w:type="dxa"/>
            <w:hideMark/>
          </w:tcPr>
          <w:p w14:paraId="04F33FEA" w14:textId="376902B2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lastRenderedPageBreak/>
              <w:t>Upregulate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occludin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an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reduce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permeability</w:t>
            </w:r>
          </w:p>
        </w:tc>
        <w:tc>
          <w:tcPr>
            <w:tcW w:w="3651" w:type="dxa"/>
            <w:hideMark/>
          </w:tcPr>
          <w:p w14:paraId="02E7A6E3" w14:textId="472B1D87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</w:rPr>
            </w:pPr>
            <w:r w:rsidRPr="006C66E4">
              <w:rPr>
                <w:rFonts w:ascii="Book Antiqua" w:hAnsi="Book Antiqua" w:cs="Times New Roman"/>
              </w:rPr>
              <w:t>Meng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et</w:t>
            </w:r>
            <w:r w:rsidR="00035F64">
              <w:rPr>
                <w:rFonts w:ascii="Book Antiqua" w:hAnsi="Book Antiqua" w:cs="Times New Roman"/>
                <w:i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al</w:t>
            </w:r>
            <w:r w:rsidRPr="006C66E4">
              <w:rPr>
                <w:rFonts w:ascii="Book Antiqua" w:hAnsi="Book Antiqua"/>
              </w:rPr>
              <w:fldChar w:fldCharType="begin">
                <w:fldData xml:space="preserve">PEVuZE5vdGU+PENpdGU+PEF1dGhvcj5NZW5nPC9BdXRob3I+PFllYXI+MjAxOTwvWWVhcj48UmVj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=
</w:fldData>
              </w:fldChar>
            </w:r>
            <w:r w:rsidRPr="006C66E4">
              <w:rPr>
                <w:rFonts w:ascii="Book Antiqua" w:hAnsi="Book Antiqua" w:cs="Times New Roman"/>
              </w:rPr>
              <w:instrText xml:space="preserve"> ADDIN EN.CITE </w:instrText>
            </w:r>
            <w:r w:rsidRPr="006C66E4">
              <w:rPr>
                <w:rFonts w:ascii="Book Antiqua" w:hAnsi="Book Antiqua"/>
              </w:rPr>
              <w:fldChar w:fldCharType="begin">
                <w:fldData xml:space="preserve">PEVuZE5vdGU+PENpdGU+PEF1dGhvcj5NZW5nPC9BdXRob3I+PFllYXI+MjAxOTwvWWVhcj48UmVj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=
</w:fldData>
              </w:fldChar>
            </w:r>
            <w:r w:rsidRPr="006C66E4">
              <w:rPr>
                <w:rFonts w:ascii="Book Antiqua" w:hAnsi="Book Antiqua" w:cs="Times New Roman"/>
              </w:rPr>
              <w:instrText xml:space="preserve"> ADDIN EN.CITE.DATA </w:instrText>
            </w:r>
            <w:r w:rsidRPr="006C66E4">
              <w:rPr>
                <w:rFonts w:ascii="Book Antiqua" w:hAnsi="Book Antiqua"/>
              </w:rPr>
            </w:r>
            <w:r w:rsidRPr="006C66E4">
              <w:rPr>
                <w:rFonts w:ascii="Book Antiqua" w:hAnsi="Book Antiqua"/>
              </w:rPr>
              <w:fldChar w:fldCharType="end"/>
            </w:r>
            <w:r w:rsidRPr="006C66E4">
              <w:rPr>
                <w:rFonts w:ascii="Book Antiqua" w:hAnsi="Book Antiqua"/>
              </w:rPr>
            </w:r>
            <w:r w:rsidRPr="006C66E4">
              <w:rPr>
                <w:rFonts w:ascii="Book Antiqua" w:hAnsi="Book Antiqua"/>
              </w:rPr>
              <w:fldChar w:fldCharType="separate"/>
            </w:r>
            <w:r w:rsidRPr="006C66E4">
              <w:rPr>
                <w:rFonts w:ascii="Book Antiqua" w:hAnsi="Book Antiqua" w:cs="Times New Roman"/>
                <w:noProof/>
                <w:vertAlign w:val="superscript"/>
              </w:rPr>
              <w:t>[163]</w:t>
            </w:r>
            <w:r w:rsidRPr="006C66E4">
              <w:rPr>
                <w:rFonts w:ascii="Book Antiqua" w:hAnsi="Book Antiqua"/>
              </w:rPr>
              <w:fldChar w:fldCharType="end"/>
            </w:r>
          </w:p>
        </w:tc>
      </w:tr>
      <w:tr w:rsidR="00161231" w:rsidRPr="006C66E4" w14:paraId="37990CA5" w14:textId="77777777" w:rsidTr="008C5240">
        <w:trPr>
          <w:gridBefore w:val="1"/>
          <w:wBefore w:w="209" w:type="dxa"/>
          <w:trHeight w:val="974"/>
        </w:trPr>
        <w:tc>
          <w:tcPr>
            <w:tcW w:w="1917" w:type="dxa"/>
            <w:hideMark/>
          </w:tcPr>
          <w:p w14:paraId="13AE4A1D" w14:textId="5CFE7484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lastRenderedPageBreak/>
              <w:t>β-catenin,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ROR2,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p130/E2F4</w:t>
            </w:r>
          </w:p>
        </w:tc>
        <w:tc>
          <w:tcPr>
            <w:tcW w:w="1799" w:type="dxa"/>
            <w:hideMark/>
          </w:tcPr>
          <w:p w14:paraId="205DF665" w14:textId="3B303936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Mice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BM-MSCs</w:t>
            </w:r>
          </w:p>
        </w:tc>
        <w:tc>
          <w:tcPr>
            <w:tcW w:w="1840" w:type="dxa"/>
            <w:hideMark/>
          </w:tcPr>
          <w:p w14:paraId="4FC2504D" w14:textId="20031ECD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LPS</w:t>
            </w:r>
            <w:r w:rsidR="00A60B91">
              <w:rPr>
                <w:rFonts w:ascii="Book Antiqua" w:eastAsia="Calibri" w:hAnsi="Book Antiqua" w:cs="Times New Roman"/>
              </w:rPr>
              <w:t>-</w:t>
            </w:r>
            <w:r w:rsidRPr="006C66E4">
              <w:rPr>
                <w:rFonts w:ascii="Book Antiqua" w:eastAsia="Calibri" w:hAnsi="Book Antiqua" w:cs="Times New Roman"/>
              </w:rPr>
              <w:t>induce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ARDS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="00A60B91">
              <w:rPr>
                <w:rFonts w:ascii="Book Antiqua" w:eastAsia="Calibri" w:hAnsi="Book Antiqua" w:cs="Times New Roman"/>
              </w:rPr>
              <w:t xml:space="preserve">mouse </w:t>
            </w:r>
            <w:r w:rsidRPr="006C66E4">
              <w:rPr>
                <w:rFonts w:ascii="Book Antiqua" w:eastAsia="Calibri" w:hAnsi="Book Antiqua" w:cs="Times New Roman"/>
              </w:rPr>
              <w:t>model</w:t>
            </w:r>
          </w:p>
        </w:tc>
        <w:tc>
          <w:tcPr>
            <w:tcW w:w="3518" w:type="dxa"/>
            <w:hideMark/>
          </w:tcPr>
          <w:p w14:paraId="6C8F86BB" w14:textId="6DFCE3DB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Higher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retention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in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lungs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an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increase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differentiation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into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AT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II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cells</w:t>
            </w:r>
          </w:p>
        </w:tc>
        <w:tc>
          <w:tcPr>
            <w:tcW w:w="3651" w:type="dxa"/>
            <w:hideMark/>
          </w:tcPr>
          <w:p w14:paraId="5930938A" w14:textId="5B9756DD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</w:rPr>
            </w:pPr>
            <w:r w:rsidRPr="006C66E4">
              <w:rPr>
                <w:rFonts w:ascii="Book Antiqua" w:hAnsi="Book Antiqua" w:cs="Times New Roman"/>
              </w:rPr>
              <w:t>Cai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et</w:t>
            </w:r>
            <w:r w:rsidR="00035F64">
              <w:rPr>
                <w:rFonts w:ascii="Book Antiqua" w:hAnsi="Book Antiqua" w:cs="Times New Roman"/>
                <w:i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al</w:t>
            </w:r>
            <w:r w:rsidR="00035F64">
              <w:rPr>
                <w:rFonts w:ascii="Book Antiqua" w:hAnsi="Book Antiqua"/>
              </w:rPr>
              <w:t xml:space="preserve"> </w:t>
            </w:r>
            <w:r w:rsidRPr="006C66E4">
              <w:rPr>
                <w:rFonts w:ascii="Book Antiqua" w:hAnsi="Book Antiqua"/>
                <w:noProof/>
                <w:vertAlign w:val="superscript"/>
              </w:rPr>
              <w:fldChar w:fldCharType="begin">
                <w:fldData xml:space="preserve">PEVuZE5vdGU+PENpdGU+PEF1dGhvcj5DYWk8L0F1dGhvcj48WWVhcj4yMDE2PC9ZZWFyPjxSZWNO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=
</w:fldData>
              </w:fldChar>
            </w:r>
            <w:r w:rsidRPr="006C66E4">
              <w:rPr>
                <w:rFonts w:ascii="Book Antiqua" w:hAnsi="Book Antiqua" w:cs="Times New Roman"/>
                <w:noProof/>
                <w:vertAlign w:val="superscript"/>
              </w:rPr>
              <w:instrText xml:space="preserve"> ADDIN EN.CITE </w:instrText>
            </w:r>
            <w:r w:rsidRPr="006C66E4">
              <w:rPr>
                <w:rFonts w:ascii="Book Antiqua" w:hAnsi="Book Antiqua"/>
                <w:noProof/>
                <w:vertAlign w:val="superscript"/>
              </w:rPr>
              <w:fldChar w:fldCharType="begin">
                <w:fldData xml:space="preserve">PEVuZE5vdGU+PENpdGU+PEF1dGhvcj5DYWk8L0F1dGhvcj48WWVhcj4yMDE2PC9ZZWFyPjxSZWNO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=
</w:fldData>
              </w:fldChar>
            </w:r>
            <w:r w:rsidRPr="006C66E4">
              <w:rPr>
                <w:rFonts w:ascii="Book Antiqua" w:hAnsi="Book Antiqua" w:cs="Times New Roman"/>
                <w:noProof/>
                <w:vertAlign w:val="superscript"/>
              </w:rPr>
              <w:instrText xml:space="preserve"> ADDIN EN.CITE.DATA </w:instrText>
            </w:r>
            <w:r w:rsidRPr="006C66E4">
              <w:rPr>
                <w:rFonts w:ascii="Book Antiqua" w:hAnsi="Book Antiqua"/>
                <w:noProof/>
                <w:vertAlign w:val="superscript"/>
              </w:rPr>
            </w:r>
            <w:r w:rsidRPr="006C66E4">
              <w:rPr>
                <w:rFonts w:ascii="Book Antiqua" w:hAnsi="Book Antiqua"/>
                <w:noProof/>
                <w:vertAlign w:val="superscript"/>
              </w:rPr>
              <w:fldChar w:fldCharType="end"/>
            </w:r>
            <w:r w:rsidRPr="006C66E4">
              <w:rPr>
                <w:rFonts w:ascii="Book Antiqua" w:hAnsi="Book Antiqua"/>
                <w:noProof/>
                <w:vertAlign w:val="superscript"/>
              </w:rPr>
            </w:r>
            <w:r w:rsidRPr="006C66E4">
              <w:rPr>
                <w:rFonts w:ascii="Book Antiqua" w:hAnsi="Book Antiqua"/>
                <w:noProof/>
                <w:vertAlign w:val="superscript"/>
              </w:rPr>
              <w:fldChar w:fldCharType="separate"/>
            </w:r>
            <w:r w:rsidRPr="006C66E4">
              <w:rPr>
                <w:rFonts w:ascii="Book Antiqua" w:hAnsi="Book Antiqua" w:cs="Times New Roman"/>
                <w:noProof/>
                <w:vertAlign w:val="superscript"/>
              </w:rPr>
              <w:t>[114]</w:t>
            </w:r>
            <w:r w:rsidRPr="006C66E4">
              <w:rPr>
                <w:rFonts w:ascii="Book Antiqua" w:hAnsi="Book Antiqua"/>
                <w:noProof/>
                <w:vertAlign w:val="superscript"/>
              </w:rPr>
              <w:fldChar w:fldCharType="end"/>
            </w:r>
            <w:r w:rsidRPr="006C66E4">
              <w:rPr>
                <w:rFonts w:ascii="Book Antiqua" w:hAnsi="Book Antiqua" w:cs="Times New Roman"/>
              </w:rPr>
              <w:t>,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</w:rPr>
              <w:t>Cai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et</w:t>
            </w:r>
            <w:r w:rsidR="00035F64">
              <w:rPr>
                <w:rFonts w:ascii="Book Antiqua" w:hAnsi="Book Antiqua" w:cs="Times New Roman"/>
                <w:i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al</w:t>
            </w:r>
            <w:r w:rsidRPr="006C66E4">
              <w:rPr>
                <w:rFonts w:ascii="Book Antiqua" w:hAnsi="Book Antiqua"/>
                <w:noProof/>
                <w:vertAlign w:val="superscript"/>
              </w:rPr>
              <w:fldChar w:fldCharType="begin">
                <w:fldData xml:space="preserve">PEVuZE5vdGU+PENpdGU+PEF1dGhvcj5DYWk8L0F1dGhvcj48WWVhcj4yMDE1PC9ZZWFyPjxSZWNO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</w:fldData>
              </w:fldChar>
            </w:r>
            <w:r w:rsidRPr="006C66E4">
              <w:rPr>
                <w:rFonts w:ascii="Book Antiqua" w:hAnsi="Book Antiqua" w:cs="Times New Roman"/>
                <w:noProof/>
                <w:vertAlign w:val="superscript"/>
              </w:rPr>
              <w:instrText xml:space="preserve"> ADDIN EN.CITE </w:instrText>
            </w:r>
            <w:r w:rsidRPr="006C66E4">
              <w:rPr>
                <w:rFonts w:ascii="Book Antiqua" w:hAnsi="Book Antiqua"/>
                <w:noProof/>
                <w:vertAlign w:val="superscript"/>
              </w:rPr>
              <w:fldChar w:fldCharType="begin">
                <w:fldData xml:space="preserve">PEVuZE5vdGU+PENpdGU+PEF1dGhvcj5DYWk8L0F1dGhvcj48WWVhcj4yMDE1PC9ZZWFyPjxSZWNO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</w:fldData>
              </w:fldChar>
            </w:r>
            <w:r w:rsidRPr="006C66E4">
              <w:rPr>
                <w:rFonts w:ascii="Book Antiqua" w:hAnsi="Book Antiqua" w:cs="Times New Roman"/>
                <w:noProof/>
                <w:vertAlign w:val="superscript"/>
              </w:rPr>
              <w:instrText xml:space="preserve"> ADDIN EN.CITE.DATA </w:instrText>
            </w:r>
            <w:r w:rsidRPr="006C66E4">
              <w:rPr>
                <w:rFonts w:ascii="Book Antiqua" w:hAnsi="Book Antiqua"/>
                <w:noProof/>
                <w:vertAlign w:val="superscript"/>
              </w:rPr>
            </w:r>
            <w:r w:rsidRPr="006C66E4">
              <w:rPr>
                <w:rFonts w:ascii="Book Antiqua" w:hAnsi="Book Antiqua"/>
                <w:noProof/>
                <w:vertAlign w:val="superscript"/>
              </w:rPr>
              <w:fldChar w:fldCharType="end"/>
            </w:r>
            <w:r w:rsidRPr="006C66E4">
              <w:rPr>
                <w:rFonts w:ascii="Book Antiqua" w:hAnsi="Book Antiqua"/>
                <w:noProof/>
                <w:vertAlign w:val="superscript"/>
              </w:rPr>
            </w:r>
            <w:r w:rsidRPr="006C66E4">
              <w:rPr>
                <w:rFonts w:ascii="Book Antiqua" w:hAnsi="Book Antiqua"/>
                <w:noProof/>
                <w:vertAlign w:val="superscript"/>
              </w:rPr>
              <w:fldChar w:fldCharType="separate"/>
            </w:r>
            <w:r w:rsidRPr="006C66E4">
              <w:rPr>
                <w:rFonts w:ascii="Book Antiqua" w:hAnsi="Book Antiqua" w:cs="Times New Roman"/>
                <w:noProof/>
                <w:vertAlign w:val="superscript"/>
              </w:rPr>
              <w:t>[121]</w:t>
            </w:r>
            <w:r w:rsidRPr="006C66E4">
              <w:rPr>
                <w:rFonts w:ascii="Book Antiqua" w:hAnsi="Book Antiqua"/>
                <w:noProof/>
                <w:vertAlign w:val="superscript"/>
              </w:rPr>
              <w:fldChar w:fldCharType="end"/>
            </w:r>
            <w:r w:rsidRPr="006C66E4">
              <w:rPr>
                <w:rFonts w:ascii="Book Antiqua" w:hAnsi="Book Antiqua" w:cs="Times New Roman"/>
              </w:rPr>
              <w:t>,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</w:rPr>
              <w:t>Zhang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et</w:t>
            </w:r>
            <w:r w:rsidR="00035F64">
              <w:rPr>
                <w:rFonts w:ascii="Book Antiqua" w:hAnsi="Book Antiqua" w:cs="Times New Roman"/>
                <w:i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al</w:t>
            </w:r>
            <w:r w:rsidRPr="006C66E4">
              <w:rPr>
                <w:rFonts w:ascii="Book Antiqua" w:hAnsi="Book Antiqua"/>
              </w:rPr>
              <w:fldChar w:fldCharType="begin">
                <w:fldData xml:space="preserve">PEVuZE5vdGU+PENpdGU+PEF1dGhvcj5aaGFuZzwvQXV0aG9yPjxZZWFyPjIwMTk8L1llYXI+PFJl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=
</w:fldData>
              </w:fldChar>
            </w:r>
            <w:r w:rsidRPr="006C66E4">
              <w:rPr>
                <w:rFonts w:ascii="Book Antiqua" w:hAnsi="Book Antiqua"/>
              </w:rPr>
              <w:instrText xml:space="preserve"> ADDIN EN.CITE </w:instrText>
            </w:r>
            <w:r w:rsidRPr="006C66E4">
              <w:rPr>
                <w:rFonts w:ascii="Book Antiqua" w:hAnsi="Book Antiqua"/>
              </w:rPr>
              <w:fldChar w:fldCharType="begin">
                <w:fldData xml:space="preserve">PEVuZE5vdGU+PENpdGU+PEF1dGhvcj5aaGFuZzwvQXV0aG9yPjxZZWFyPjIwMTk8L1llYXI+PFJl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=
</w:fldData>
              </w:fldChar>
            </w:r>
            <w:r w:rsidRPr="006C66E4">
              <w:rPr>
                <w:rFonts w:ascii="Book Antiqua" w:hAnsi="Book Antiqua"/>
              </w:rPr>
              <w:instrText xml:space="preserve"> ADDIN EN.CITE.DATA </w:instrText>
            </w:r>
            <w:r w:rsidRPr="006C66E4">
              <w:rPr>
                <w:rFonts w:ascii="Book Antiqua" w:hAnsi="Book Antiqua"/>
              </w:rPr>
            </w:r>
            <w:r w:rsidRPr="006C66E4">
              <w:rPr>
                <w:rFonts w:ascii="Book Antiqua" w:hAnsi="Book Antiqua"/>
              </w:rPr>
              <w:fldChar w:fldCharType="end"/>
            </w:r>
            <w:r w:rsidRPr="006C66E4">
              <w:rPr>
                <w:rFonts w:ascii="Book Antiqua" w:hAnsi="Book Antiqua"/>
              </w:rPr>
            </w:r>
            <w:r w:rsidRPr="006C66E4">
              <w:rPr>
                <w:rFonts w:ascii="Book Antiqua" w:hAnsi="Book Antiqua"/>
              </w:rPr>
              <w:fldChar w:fldCharType="separate"/>
            </w:r>
            <w:r w:rsidRPr="006C66E4">
              <w:rPr>
                <w:rFonts w:ascii="Book Antiqua" w:hAnsi="Book Antiqua"/>
                <w:noProof/>
                <w:vertAlign w:val="superscript"/>
              </w:rPr>
              <w:t>[114,121,164]</w:t>
            </w:r>
            <w:r w:rsidRPr="006C66E4">
              <w:rPr>
                <w:rFonts w:ascii="Book Antiqua" w:hAnsi="Book Antiqua"/>
              </w:rPr>
              <w:fldChar w:fldCharType="end"/>
            </w:r>
          </w:p>
        </w:tc>
      </w:tr>
      <w:tr w:rsidR="00161231" w:rsidRPr="006C66E4" w14:paraId="5362EBBA" w14:textId="77777777" w:rsidTr="008C5240">
        <w:trPr>
          <w:gridBefore w:val="1"/>
          <w:wBefore w:w="209" w:type="dxa"/>
          <w:trHeight w:val="646"/>
        </w:trPr>
        <w:tc>
          <w:tcPr>
            <w:tcW w:w="1917" w:type="dxa"/>
            <w:hideMark/>
          </w:tcPr>
          <w:p w14:paraId="0586E4EB" w14:textId="77777777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ACE2</w:t>
            </w:r>
          </w:p>
        </w:tc>
        <w:tc>
          <w:tcPr>
            <w:tcW w:w="1799" w:type="dxa"/>
            <w:hideMark/>
          </w:tcPr>
          <w:p w14:paraId="2308D015" w14:textId="1C8BF3CC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Mice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BM-MSCs</w:t>
            </w:r>
          </w:p>
        </w:tc>
        <w:tc>
          <w:tcPr>
            <w:tcW w:w="1840" w:type="dxa"/>
            <w:hideMark/>
          </w:tcPr>
          <w:p w14:paraId="24237EC3" w14:textId="656F4B5F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LPS</w:t>
            </w:r>
            <w:r w:rsidR="00A60B91">
              <w:rPr>
                <w:rFonts w:ascii="Book Antiqua" w:eastAsia="Calibri" w:hAnsi="Book Antiqua" w:cs="Times New Roman"/>
              </w:rPr>
              <w:t>-</w:t>
            </w:r>
            <w:r w:rsidRPr="006C66E4">
              <w:rPr>
                <w:rFonts w:ascii="Book Antiqua" w:eastAsia="Calibri" w:hAnsi="Book Antiqua" w:cs="Times New Roman"/>
              </w:rPr>
              <w:t>induce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ALI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="00A60B91">
              <w:rPr>
                <w:rFonts w:ascii="Book Antiqua" w:eastAsia="Calibri" w:hAnsi="Book Antiqua" w:cs="Times New Roman"/>
              </w:rPr>
              <w:t xml:space="preserve">mouse </w:t>
            </w:r>
            <w:r w:rsidRPr="006C66E4">
              <w:rPr>
                <w:rFonts w:ascii="Book Antiqua" w:eastAsia="Calibri" w:hAnsi="Book Antiqua" w:cs="Times New Roman"/>
              </w:rPr>
              <w:t>model</w:t>
            </w:r>
          </w:p>
        </w:tc>
        <w:tc>
          <w:tcPr>
            <w:tcW w:w="3518" w:type="dxa"/>
            <w:hideMark/>
          </w:tcPr>
          <w:p w14:paraId="00C2BD1C" w14:textId="6E774709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Reduce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permeability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an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lung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Ang-II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levels</w:t>
            </w:r>
          </w:p>
        </w:tc>
        <w:tc>
          <w:tcPr>
            <w:tcW w:w="3651" w:type="dxa"/>
            <w:hideMark/>
          </w:tcPr>
          <w:p w14:paraId="49DD8C79" w14:textId="3BA2E3D4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宋体" w:hAnsi="Book Antiqua" w:cs="Times New Roman"/>
              </w:rPr>
            </w:pPr>
            <w:r w:rsidRPr="006C66E4">
              <w:rPr>
                <w:rFonts w:ascii="Book Antiqua" w:hAnsi="Book Antiqua" w:cs="Times New Roman"/>
              </w:rPr>
              <w:t>He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et</w:t>
            </w:r>
            <w:r w:rsidR="00035F64">
              <w:rPr>
                <w:rFonts w:ascii="Book Antiqua" w:hAnsi="Book Antiqua" w:cs="Times New Roman"/>
                <w:i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al</w:t>
            </w:r>
            <w:r w:rsidRPr="006C66E4">
              <w:rPr>
                <w:rFonts w:ascii="Book Antiqua" w:hAnsi="Book Antiqua"/>
              </w:rPr>
              <w:fldChar w:fldCharType="begin">
                <w:fldData xml:space="preserve">PEVuZE5vdGU+PENpdGU+PEF1dGhvcj5IZTwvQXV0aG9yPjxZZWFyPjIwMTU8L1llYXI+PFJlY051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</w:fldData>
              </w:fldChar>
            </w:r>
            <w:r w:rsidRPr="006C66E4">
              <w:rPr>
                <w:rFonts w:ascii="Book Antiqua" w:hAnsi="Book Antiqua" w:cs="Times New Roman"/>
              </w:rPr>
              <w:instrText xml:space="preserve"> ADDIN EN.CITE </w:instrText>
            </w:r>
            <w:r w:rsidRPr="006C66E4">
              <w:rPr>
                <w:rFonts w:ascii="Book Antiqua" w:hAnsi="Book Antiqua"/>
              </w:rPr>
              <w:fldChar w:fldCharType="begin">
                <w:fldData xml:space="preserve">PEVuZE5vdGU+PENpdGU+PEF1dGhvcj5IZTwvQXV0aG9yPjxZZWFyPjIwMTU8L1llYXI+PFJlY051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</w:fldData>
              </w:fldChar>
            </w:r>
            <w:r w:rsidRPr="006C66E4">
              <w:rPr>
                <w:rFonts w:ascii="Book Antiqua" w:hAnsi="Book Antiqua" w:cs="Times New Roman"/>
              </w:rPr>
              <w:instrText xml:space="preserve"> ADDIN EN.CITE.DATA </w:instrText>
            </w:r>
            <w:r w:rsidRPr="006C66E4">
              <w:rPr>
                <w:rFonts w:ascii="Book Antiqua" w:hAnsi="Book Antiqua"/>
              </w:rPr>
            </w:r>
            <w:r w:rsidRPr="006C66E4">
              <w:rPr>
                <w:rFonts w:ascii="Book Antiqua" w:hAnsi="Book Antiqua"/>
              </w:rPr>
              <w:fldChar w:fldCharType="end"/>
            </w:r>
            <w:r w:rsidRPr="006C66E4">
              <w:rPr>
                <w:rFonts w:ascii="Book Antiqua" w:hAnsi="Book Antiqua"/>
              </w:rPr>
            </w:r>
            <w:r w:rsidRPr="006C66E4">
              <w:rPr>
                <w:rFonts w:ascii="Book Antiqua" w:hAnsi="Book Antiqua"/>
              </w:rPr>
              <w:fldChar w:fldCharType="separate"/>
            </w:r>
            <w:r w:rsidRPr="006C66E4">
              <w:rPr>
                <w:rFonts w:ascii="Book Antiqua" w:hAnsi="Book Antiqua" w:cs="Times New Roman"/>
                <w:noProof/>
                <w:vertAlign w:val="superscript"/>
              </w:rPr>
              <w:t>[166]</w:t>
            </w:r>
            <w:r w:rsidRPr="006C66E4">
              <w:rPr>
                <w:rFonts w:ascii="Book Antiqua" w:hAnsi="Book Antiqua"/>
              </w:rPr>
              <w:fldChar w:fldCharType="end"/>
            </w:r>
          </w:p>
        </w:tc>
      </w:tr>
      <w:tr w:rsidR="00161231" w:rsidRPr="006C66E4" w14:paraId="757F40AD" w14:textId="77777777" w:rsidTr="008C5240">
        <w:trPr>
          <w:gridBefore w:val="1"/>
          <w:wBefore w:w="209" w:type="dxa"/>
          <w:trHeight w:val="491"/>
        </w:trPr>
        <w:tc>
          <w:tcPr>
            <w:tcW w:w="1917" w:type="dxa"/>
            <w:hideMark/>
          </w:tcPr>
          <w:p w14:paraId="14FA27D9" w14:textId="1741C277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CXCR4,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EP2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CXCR2</w:t>
            </w:r>
          </w:p>
        </w:tc>
        <w:tc>
          <w:tcPr>
            <w:tcW w:w="1799" w:type="dxa"/>
            <w:hideMark/>
          </w:tcPr>
          <w:p w14:paraId="5BD76B2D" w14:textId="0C9AD0CA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Mice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BM-MSCs</w:t>
            </w:r>
          </w:p>
        </w:tc>
        <w:tc>
          <w:tcPr>
            <w:tcW w:w="1840" w:type="dxa"/>
            <w:hideMark/>
          </w:tcPr>
          <w:p w14:paraId="723771CA" w14:textId="1A968215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ALI/ARDS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="00A60B91">
              <w:rPr>
                <w:rFonts w:ascii="Book Antiqua" w:eastAsia="Calibri" w:hAnsi="Book Antiqua" w:cs="Times New Roman"/>
              </w:rPr>
              <w:t xml:space="preserve">mouse </w:t>
            </w:r>
            <w:r w:rsidRPr="006C66E4">
              <w:rPr>
                <w:rFonts w:ascii="Book Antiqua" w:eastAsia="Calibri" w:hAnsi="Book Antiqua" w:cs="Times New Roman"/>
              </w:rPr>
              <w:t>model</w:t>
            </w:r>
          </w:p>
        </w:tc>
        <w:tc>
          <w:tcPr>
            <w:tcW w:w="3518" w:type="dxa"/>
            <w:hideMark/>
          </w:tcPr>
          <w:p w14:paraId="5415476B" w14:textId="40F89A63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eastAsia="Calibri" w:hAnsi="Book Antiqua" w:cs="Times New Roman"/>
              </w:rPr>
              <w:t>Increased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homing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to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the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site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of</w:t>
            </w:r>
            <w:r w:rsidR="00035F64">
              <w:rPr>
                <w:rFonts w:ascii="Book Antiqua" w:eastAsia="Calibri" w:hAnsi="Book Antiqua" w:cs="Times New Roman"/>
              </w:rPr>
              <w:t xml:space="preserve"> </w:t>
            </w:r>
            <w:r w:rsidRPr="006C66E4">
              <w:rPr>
                <w:rFonts w:ascii="Book Antiqua" w:eastAsia="Calibri" w:hAnsi="Book Antiqua" w:cs="Times New Roman"/>
              </w:rPr>
              <w:t>injury</w:t>
            </w:r>
          </w:p>
        </w:tc>
        <w:tc>
          <w:tcPr>
            <w:tcW w:w="3651" w:type="dxa"/>
            <w:hideMark/>
          </w:tcPr>
          <w:p w14:paraId="4F61C995" w14:textId="60F05BC9" w:rsidR="00161231" w:rsidRPr="006C66E4" w:rsidRDefault="00161231" w:rsidP="006C66E4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="Calibri" w:hAnsi="Book Antiqua" w:cs="Times New Roman"/>
              </w:rPr>
            </w:pPr>
            <w:r w:rsidRPr="006C66E4">
              <w:rPr>
                <w:rFonts w:ascii="Book Antiqua" w:hAnsi="Book Antiqua" w:cs="Times New Roman"/>
              </w:rPr>
              <w:t>Yang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et</w:t>
            </w:r>
            <w:r w:rsidR="00035F64">
              <w:rPr>
                <w:rFonts w:ascii="Book Antiqua" w:hAnsi="Book Antiqua" w:cs="Times New Roman"/>
                <w:i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al</w:t>
            </w:r>
            <w:r w:rsidR="00035F64">
              <w:rPr>
                <w:rFonts w:ascii="Book Antiqua" w:hAnsi="Book Antiqua"/>
              </w:rPr>
              <w:t xml:space="preserve"> </w:t>
            </w:r>
            <w:r w:rsidRPr="006C66E4">
              <w:rPr>
                <w:rFonts w:ascii="Book Antiqua" w:hAnsi="Book Antiqua"/>
                <w:noProof/>
                <w:vertAlign w:val="superscript"/>
              </w:rPr>
              <w:fldChar w:fldCharType="begin">
                <w:fldData xml:space="preserve">PEVuZE5vdGU+PENpdGU+PEF1dGhvcj5ZYW5nPC9BdXRob3I+PFllYXI+MjAxNTwvWWVhcj48UmVj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</w:fldData>
              </w:fldChar>
            </w:r>
            <w:r w:rsidRPr="006C66E4">
              <w:rPr>
                <w:rFonts w:ascii="Book Antiqua" w:hAnsi="Book Antiqua" w:cs="Times New Roman"/>
                <w:noProof/>
                <w:vertAlign w:val="superscript"/>
              </w:rPr>
              <w:instrText xml:space="preserve"> ADDIN EN.CITE </w:instrText>
            </w:r>
            <w:r w:rsidRPr="006C66E4">
              <w:rPr>
                <w:rFonts w:ascii="Book Antiqua" w:hAnsi="Book Antiqua"/>
                <w:noProof/>
                <w:vertAlign w:val="superscript"/>
              </w:rPr>
              <w:fldChar w:fldCharType="begin">
                <w:fldData xml:space="preserve">PEVuZE5vdGU+PENpdGU+PEF1dGhvcj5ZYW5nPC9BdXRob3I+PFllYXI+MjAxNTwvWWVhcj48UmVj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</w:fldData>
              </w:fldChar>
            </w:r>
            <w:r w:rsidRPr="006C66E4">
              <w:rPr>
                <w:rFonts w:ascii="Book Antiqua" w:hAnsi="Book Antiqua" w:cs="Times New Roman"/>
                <w:noProof/>
                <w:vertAlign w:val="superscript"/>
              </w:rPr>
              <w:instrText xml:space="preserve"> ADDIN EN.CITE.DATA </w:instrText>
            </w:r>
            <w:r w:rsidRPr="006C66E4">
              <w:rPr>
                <w:rFonts w:ascii="Book Antiqua" w:hAnsi="Book Antiqua"/>
                <w:noProof/>
                <w:vertAlign w:val="superscript"/>
              </w:rPr>
            </w:r>
            <w:r w:rsidRPr="006C66E4">
              <w:rPr>
                <w:rFonts w:ascii="Book Antiqua" w:hAnsi="Book Antiqua"/>
                <w:noProof/>
                <w:vertAlign w:val="superscript"/>
              </w:rPr>
              <w:fldChar w:fldCharType="end"/>
            </w:r>
            <w:r w:rsidRPr="006C66E4">
              <w:rPr>
                <w:rFonts w:ascii="Book Antiqua" w:hAnsi="Book Antiqua"/>
                <w:noProof/>
                <w:vertAlign w:val="superscript"/>
              </w:rPr>
            </w:r>
            <w:r w:rsidRPr="006C66E4">
              <w:rPr>
                <w:rFonts w:ascii="Book Antiqua" w:hAnsi="Book Antiqua"/>
                <w:noProof/>
                <w:vertAlign w:val="superscript"/>
              </w:rPr>
              <w:fldChar w:fldCharType="separate"/>
            </w:r>
            <w:r w:rsidRPr="006C66E4">
              <w:rPr>
                <w:rFonts w:ascii="Book Antiqua" w:hAnsi="Book Antiqua" w:cs="Times New Roman"/>
                <w:noProof/>
                <w:vertAlign w:val="superscript"/>
              </w:rPr>
              <w:t>[169]</w:t>
            </w:r>
            <w:r w:rsidRPr="006C66E4">
              <w:rPr>
                <w:rFonts w:ascii="Book Antiqua" w:hAnsi="Book Antiqua"/>
                <w:noProof/>
                <w:vertAlign w:val="superscript"/>
              </w:rPr>
              <w:fldChar w:fldCharType="end"/>
            </w:r>
            <w:r w:rsidRPr="006C66E4">
              <w:rPr>
                <w:rFonts w:ascii="Book Antiqua" w:hAnsi="Book Antiqua" w:cs="Times New Roman"/>
              </w:rPr>
              <w:t>,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</w:rPr>
              <w:t>Han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et</w:t>
            </w:r>
            <w:r w:rsidR="00035F64">
              <w:rPr>
                <w:rFonts w:ascii="Book Antiqua" w:hAnsi="Book Antiqua" w:cs="Times New Roman"/>
                <w:i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al</w:t>
            </w:r>
            <w:r w:rsidRPr="006C66E4">
              <w:rPr>
                <w:rFonts w:ascii="Book Antiqua" w:hAnsi="Book Antiqua"/>
                <w:noProof/>
                <w:vertAlign w:val="superscript"/>
              </w:rPr>
              <w:fldChar w:fldCharType="begin"/>
            </w:r>
            <w:r w:rsidRPr="006C66E4">
              <w:rPr>
                <w:rFonts w:ascii="Book Antiqua" w:hAnsi="Book Antiqua" w:cs="Times New Roman"/>
                <w:noProof/>
                <w:vertAlign w:val="superscript"/>
              </w:rPr>
              <w:instrText xml:space="preserve"> ADDIN EN.CITE &lt;EndNote&gt;&lt;Cite&gt;&lt;Author&gt;Han&lt;/Author&gt;&lt;Year&gt;2016&lt;/Year&gt;&lt;RecNum&gt;291&lt;/RecNum&gt;&lt;DisplayText&gt;&lt;style face="superscript"&gt;[170]&lt;/style&gt;&lt;/DisplayText&gt;&lt;record&gt;&lt;rec-number&gt;291&lt;/rec-number&gt;&lt;foreign-keys&gt;&lt;key app="EN" db-id="vxezfedfl5ppa8e2e0pxdpxntpw5x9xzzd0w" timestamp="1617178226"&gt;291&lt;/key&gt;&lt;/foreign-keys&gt;&lt;ref-type name="Journal Article"&gt;17&lt;/ref-type&gt;&lt;contributors&gt;&lt;authors&gt;&lt;author&gt;&lt;style face="bold" font="default" size="100%"&gt;Han, J.&lt;/style&gt;&lt;/author&gt;&lt;author&gt;Lu, X.&lt;/author&gt;&lt;author&gt;Zou, L.&lt;/author&gt;&lt;author&gt;Xu, X.&lt;/author&gt;&lt;author&gt;Qiu, H.&lt;/author&gt;&lt;/authors&gt;&lt;/contributors&gt;&lt;auth-address&gt;Department of Critical Care Medicine, Zhongda Hospital, School of Medicine, Southeast University , Nanjing, China .&lt;/auth-address&gt;&lt;titles&gt;&lt;title&gt;E-Prostanoid 2 Receptor Overexpression Promotes Mesenchymal Stem Cell Attenuated Lung Injury&lt;/title&gt;&lt;secondary-title&gt;Hum Gene Ther&lt;/secondary-title&gt;&lt;alt-title&gt;Human gene therapy&lt;/alt-title&gt;&lt;/titles&gt;&lt;alt-periodical&gt;&lt;full-title&gt;Human Gene Therapy&lt;/full-title&gt;&lt;/alt-periodical&gt;&lt;pages&gt;621-30&lt;/pages&gt;&lt;volume&gt;27&lt;/volume&gt;&lt;number&gt;8&lt;/number&gt;&lt;edition&gt;2016/05/10&lt;/edition&gt;&lt;keywords&gt;&lt;keyword&gt;Animals&lt;/keyword&gt;&lt;keyword&gt;Cells, Cultured&lt;/keyword&gt;&lt;keyword&gt;Combined Modality Therapy&lt;/keyword&gt;&lt;keyword&gt;*Genetic Therapy&lt;/keyword&gt;&lt;keyword&gt;Lipopolysaccharides/toxicity&lt;/keyword&gt;&lt;keyword&gt;Lung Injury/etiology/*therapy&lt;/keyword&gt;&lt;keyword&gt;Male&lt;/keyword&gt;&lt;keyword&gt;*Mesenchymal Stem Cell Transplantation&lt;/keyword&gt;&lt;keyword&gt;Mesenchymal Stem Cells/*cytology&lt;/keyword&gt;&lt;keyword&gt;Mice&lt;/keyword&gt;&lt;keyword&gt;Mice, Inbred C57BL&lt;/keyword&gt;&lt;keyword&gt;Receptors, Prostaglandin E, EP2 Subtype/*genetics&lt;/keyword&gt;&lt;keyword&gt;Transduction, Genetic&lt;/keyword&gt;&lt;/keywords&gt;&lt;dates&gt;&lt;year&gt;2016&lt;/year&gt;&lt;pub-dates&gt;&lt;date&gt;Aug&lt;/date&gt;&lt;/pub-dates&gt;&lt;/dates&gt;&lt;isbn&gt;1043-0342&lt;/isbn&gt;&lt;accession-num&gt;27158855&lt;/accession-num&gt;&lt;urls&gt;&lt;/urls&gt;&lt;electronic-resource-num&gt;10.1089/hum.2016.003&lt;/electronic-resource-num&gt;&lt;remote-database-provider&gt;NLM&lt;/remote-database-provider&gt;&lt;language&gt;eng&lt;/language&gt;&lt;/record&gt;&lt;/Cite&gt;&lt;/EndNote&gt;</w:instrText>
            </w:r>
            <w:r w:rsidRPr="006C66E4">
              <w:rPr>
                <w:rFonts w:ascii="Book Antiqua" w:hAnsi="Book Antiqua"/>
                <w:noProof/>
                <w:vertAlign w:val="superscript"/>
              </w:rPr>
              <w:fldChar w:fldCharType="separate"/>
            </w:r>
            <w:r w:rsidRPr="006C66E4">
              <w:rPr>
                <w:rFonts w:ascii="Book Antiqua" w:hAnsi="Book Antiqua" w:cs="Times New Roman"/>
                <w:noProof/>
                <w:vertAlign w:val="superscript"/>
              </w:rPr>
              <w:t>[170]</w:t>
            </w:r>
            <w:r w:rsidRPr="006C66E4">
              <w:rPr>
                <w:rFonts w:ascii="Book Antiqua" w:hAnsi="Book Antiqua"/>
                <w:noProof/>
                <w:vertAlign w:val="superscript"/>
              </w:rPr>
              <w:fldChar w:fldCharType="end"/>
            </w:r>
            <w:r w:rsidRPr="006C66E4">
              <w:rPr>
                <w:rFonts w:ascii="Book Antiqua" w:hAnsi="Book Antiqua" w:cs="Times New Roman"/>
              </w:rPr>
              <w:t>,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</w:rPr>
              <w:t>Shen</w:t>
            </w:r>
            <w:r w:rsidR="00035F64">
              <w:rPr>
                <w:rFonts w:ascii="Book Antiqua" w:hAnsi="Book Antiqua" w:cs="Times New Roman"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et</w:t>
            </w:r>
            <w:r w:rsidR="00035F64">
              <w:rPr>
                <w:rFonts w:ascii="Book Antiqua" w:hAnsi="Book Antiqua" w:cs="Times New Roman"/>
                <w:i/>
              </w:rPr>
              <w:t xml:space="preserve"> </w:t>
            </w:r>
            <w:r w:rsidRPr="006C66E4">
              <w:rPr>
                <w:rFonts w:ascii="Book Antiqua" w:hAnsi="Book Antiqua" w:cs="Times New Roman"/>
                <w:i/>
              </w:rPr>
              <w:t>al</w:t>
            </w:r>
            <w:r w:rsidRPr="006C66E4">
              <w:rPr>
                <w:rFonts w:ascii="Book Antiqua" w:hAnsi="Book Antiqua"/>
              </w:rPr>
              <w:fldChar w:fldCharType="begin">
                <w:fldData xml:space="preserve">PEVuZE5vdGU+PENpdGU+PEF1dGhvcj5TaGVuPC9BdXRob3I+PFllYXI+MjAxODwvWWVhcj48UmVj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</w:fldData>
              </w:fldChar>
            </w:r>
            <w:r w:rsidRPr="006C66E4">
              <w:rPr>
                <w:rFonts w:ascii="Book Antiqua" w:hAnsi="Book Antiqua"/>
              </w:rPr>
              <w:instrText xml:space="preserve"> ADDIN EN.CITE </w:instrText>
            </w:r>
            <w:r w:rsidRPr="006C66E4">
              <w:rPr>
                <w:rFonts w:ascii="Book Antiqua" w:hAnsi="Book Antiqua"/>
              </w:rPr>
              <w:fldChar w:fldCharType="begin">
                <w:fldData xml:space="preserve">PEVuZE5vdGU+PENpdGU+PEF1dGhvcj5TaGVuPC9BdXRob3I+PFllYXI+MjAxODwvWWVhcj48UmVj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</w:fldData>
              </w:fldChar>
            </w:r>
            <w:r w:rsidRPr="006C66E4">
              <w:rPr>
                <w:rFonts w:ascii="Book Antiqua" w:hAnsi="Book Antiqua"/>
              </w:rPr>
              <w:instrText xml:space="preserve"> ADDIN EN.CITE.DATA </w:instrText>
            </w:r>
            <w:r w:rsidRPr="006C66E4">
              <w:rPr>
                <w:rFonts w:ascii="Book Antiqua" w:hAnsi="Book Antiqua"/>
              </w:rPr>
            </w:r>
            <w:r w:rsidRPr="006C66E4">
              <w:rPr>
                <w:rFonts w:ascii="Book Antiqua" w:hAnsi="Book Antiqua"/>
              </w:rPr>
              <w:fldChar w:fldCharType="end"/>
            </w:r>
            <w:r w:rsidRPr="006C66E4">
              <w:rPr>
                <w:rFonts w:ascii="Book Antiqua" w:hAnsi="Book Antiqua"/>
              </w:rPr>
            </w:r>
            <w:r w:rsidRPr="006C66E4">
              <w:rPr>
                <w:rFonts w:ascii="Book Antiqua" w:hAnsi="Book Antiqua"/>
              </w:rPr>
              <w:fldChar w:fldCharType="separate"/>
            </w:r>
            <w:r w:rsidRPr="006C66E4">
              <w:rPr>
                <w:rFonts w:ascii="Book Antiqua" w:hAnsi="Book Antiqua"/>
                <w:noProof/>
                <w:vertAlign w:val="superscript"/>
              </w:rPr>
              <w:t>[169-171]</w:t>
            </w:r>
            <w:r w:rsidRPr="006C66E4">
              <w:rPr>
                <w:rFonts w:ascii="Book Antiqua" w:hAnsi="Book Antiqua"/>
              </w:rPr>
              <w:fldChar w:fldCharType="end"/>
            </w:r>
          </w:p>
        </w:tc>
      </w:tr>
    </w:tbl>
    <w:p w14:paraId="5F5C5826" w14:textId="10B0CCAD" w:rsidR="003E3E17" w:rsidRDefault="005A7162" w:rsidP="006C66E4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6C66E4">
        <w:rPr>
          <w:rFonts w:ascii="Book Antiqua" w:eastAsia="Book Antiqua" w:hAnsi="Book Antiqua" w:cs="Book Antiqua"/>
          <w:color w:val="000000"/>
        </w:rPr>
        <w:t>ACE2: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iotensin-converting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zym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;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Calibri" w:hAnsi="Book Antiqua"/>
        </w:rPr>
        <w:t>AD-MSCs:</w:t>
      </w:r>
      <w:r>
        <w:rPr>
          <w:rFonts w:ascii="Book Antiqua" w:eastAsia="Calibri" w:hAnsi="Book Antiqua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dipos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issue-derived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</w:t>
      </w:r>
      <w:r w:rsidRPr="006C66E4">
        <w:rPr>
          <w:rFonts w:ascii="Book Antiqua" w:eastAsia="Calibri" w:hAnsi="Book Antiqua"/>
        </w:rPr>
        <w:t>;</w:t>
      </w:r>
      <w:r>
        <w:rPr>
          <w:rFonts w:ascii="Book Antiqua" w:eastAsia="Calibri" w:hAnsi="Book Antiqua"/>
        </w:rPr>
        <w:t xml:space="preserve"> </w:t>
      </w:r>
      <w:r w:rsidRPr="006C66E4">
        <w:rPr>
          <w:rFonts w:ascii="Book Antiqua" w:eastAsia="Calibri" w:hAnsi="Book Antiqua"/>
        </w:rPr>
        <w:t>ALI:</w:t>
      </w:r>
      <w:r>
        <w:rPr>
          <w:rFonts w:ascii="Book Antiqua" w:eastAsia="Calibri" w:hAnsi="Book Antiqua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ung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jury;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Calibri" w:hAnsi="Book Antiqua"/>
        </w:rPr>
        <w:t>Ang1:</w:t>
      </w:r>
      <w:r>
        <w:rPr>
          <w:rFonts w:ascii="Book Antiqua" w:eastAsia="Calibri" w:hAnsi="Book Antiqua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ngiopoietin-1;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RDS: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Acut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spiratory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istress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yndrome;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900ECA" w:rsidRPr="006C66E4">
        <w:rPr>
          <w:rFonts w:ascii="Book Antiqua" w:eastAsia="Book Antiqua" w:hAnsi="Book Antiqua" w:cs="Book Antiqua"/>
          <w:color w:val="000000"/>
        </w:rPr>
        <w:t>AT</w:t>
      </w:r>
      <w:r w:rsidR="00900ECA">
        <w:rPr>
          <w:rFonts w:ascii="Book Antiqua" w:eastAsia="Book Antiqua" w:hAnsi="Book Antiqua" w:cs="Book Antiqua"/>
          <w:color w:val="000000"/>
        </w:rPr>
        <w:t xml:space="preserve"> </w:t>
      </w:r>
      <w:r w:rsidR="00900ECA" w:rsidRPr="006C66E4">
        <w:rPr>
          <w:rFonts w:ascii="Book Antiqua" w:eastAsia="Book Antiqua" w:hAnsi="Book Antiqua" w:cs="Book Antiqua"/>
          <w:color w:val="000000"/>
        </w:rPr>
        <w:t>II:</w:t>
      </w:r>
      <w:r w:rsidR="00900ECA">
        <w:rPr>
          <w:rFonts w:ascii="Book Antiqua" w:eastAsia="Book Antiqua" w:hAnsi="Book Antiqua" w:cs="Book Antiqua"/>
          <w:color w:val="000000"/>
        </w:rPr>
        <w:t xml:space="preserve"> </w:t>
      </w:r>
      <w:r w:rsidR="00900ECA" w:rsidRPr="006C66E4">
        <w:rPr>
          <w:rFonts w:ascii="Book Antiqua" w:eastAsia="Book Antiqua" w:hAnsi="Book Antiqua" w:cs="Book Antiqua"/>
          <w:color w:val="000000"/>
        </w:rPr>
        <w:t>Alveolar</w:t>
      </w:r>
      <w:r w:rsidR="00900ECA">
        <w:rPr>
          <w:rFonts w:ascii="Book Antiqua" w:eastAsia="Book Antiqua" w:hAnsi="Book Antiqua" w:cs="Book Antiqua"/>
          <w:color w:val="000000"/>
        </w:rPr>
        <w:t xml:space="preserve"> </w:t>
      </w:r>
      <w:r w:rsidR="00900ECA" w:rsidRPr="006C66E4">
        <w:rPr>
          <w:rFonts w:ascii="Book Antiqua" w:eastAsia="Book Antiqua" w:hAnsi="Book Antiqua" w:cs="Book Antiqua"/>
          <w:color w:val="000000"/>
        </w:rPr>
        <w:t>epithelial</w:t>
      </w:r>
      <w:r w:rsidR="00900ECA">
        <w:rPr>
          <w:rFonts w:ascii="Book Antiqua" w:eastAsia="Book Antiqua" w:hAnsi="Book Antiqua" w:cs="Book Antiqua"/>
          <w:color w:val="000000"/>
        </w:rPr>
        <w:t xml:space="preserve"> </w:t>
      </w:r>
      <w:r w:rsidR="00900ECA" w:rsidRPr="006C66E4">
        <w:rPr>
          <w:rFonts w:ascii="Book Antiqua" w:eastAsia="Book Antiqua" w:hAnsi="Book Antiqua" w:cs="Book Antiqua"/>
          <w:color w:val="000000"/>
        </w:rPr>
        <w:t>cell</w:t>
      </w:r>
      <w:r w:rsidR="00900ECA">
        <w:rPr>
          <w:rFonts w:ascii="Book Antiqua" w:eastAsia="Book Antiqua" w:hAnsi="Book Antiqua" w:cs="Book Antiqua"/>
          <w:color w:val="000000"/>
        </w:rPr>
        <w:t xml:space="preserve"> </w:t>
      </w:r>
      <w:r w:rsidR="00900ECA" w:rsidRPr="006C66E4">
        <w:rPr>
          <w:rFonts w:ascii="Book Antiqua" w:eastAsia="Book Antiqua" w:hAnsi="Book Antiqua" w:cs="Book Antiqua"/>
          <w:color w:val="000000"/>
        </w:rPr>
        <w:t>type</w:t>
      </w:r>
      <w:r w:rsidR="00900ECA">
        <w:rPr>
          <w:rFonts w:ascii="Book Antiqua" w:eastAsia="Book Antiqua" w:hAnsi="Book Antiqua" w:cs="Book Antiqua"/>
          <w:color w:val="000000"/>
        </w:rPr>
        <w:t xml:space="preserve"> </w:t>
      </w:r>
      <w:r w:rsidR="00900ECA" w:rsidRPr="006C66E4">
        <w:rPr>
          <w:rFonts w:ascii="Book Antiqua" w:eastAsia="Book Antiqua" w:hAnsi="Book Antiqua" w:cs="Book Antiqua"/>
          <w:color w:val="000000"/>
        </w:rPr>
        <w:t>II;</w:t>
      </w:r>
      <w:r w:rsidR="00900ECA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Calibri" w:hAnsi="Book Antiqua"/>
        </w:rPr>
        <w:t>BM-MSCs:</w:t>
      </w:r>
      <w:r>
        <w:rPr>
          <w:rFonts w:ascii="Book Antiqua" w:eastAsia="Calibri" w:hAnsi="Book Antiqua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Bon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arrow-derived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mesenchymal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stem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cells;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900ECA" w:rsidRPr="006C66E4">
        <w:rPr>
          <w:rFonts w:ascii="Book Antiqua" w:eastAsia="Book Antiqua" w:hAnsi="Book Antiqua" w:cs="Book Antiqua"/>
          <w:color w:val="000000"/>
        </w:rPr>
        <w:t>CXCR:</w:t>
      </w:r>
      <w:r w:rsidR="00900ECA">
        <w:rPr>
          <w:rFonts w:ascii="Book Antiqua" w:eastAsia="Book Antiqua" w:hAnsi="Book Antiqua" w:cs="Book Antiqua"/>
          <w:color w:val="000000"/>
        </w:rPr>
        <w:t xml:space="preserve"> </w:t>
      </w:r>
      <w:r w:rsidR="00900ECA" w:rsidRPr="006C66E4">
        <w:rPr>
          <w:rFonts w:ascii="Book Antiqua" w:eastAsia="Book Antiqua" w:hAnsi="Book Antiqua" w:cs="Book Antiqua"/>
          <w:color w:val="000000"/>
        </w:rPr>
        <w:t>(C-X-C</w:t>
      </w:r>
      <w:r w:rsidR="00900ECA">
        <w:rPr>
          <w:rFonts w:ascii="Book Antiqua" w:eastAsia="Book Antiqua" w:hAnsi="Book Antiqua" w:cs="Book Antiqua"/>
          <w:color w:val="000000"/>
        </w:rPr>
        <w:t xml:space="preserve"> </w:t>
      </w:r>
      <w:r w:rsidR="00900ECA" w:rsidRPr="006C66E4">
        <w:rPr>
          <w:rFonts w:ascii="Book Antiqua" w:eastAsia="Book Antiqua" w:hAnsi="Book Antiqua" w:cs="Book Antiqua"/>
          <w:color w:val="000000"/>
        </w:rPr>
        <w:t>motif)</w:t>
      </w:r>
      <w:r w:rsidR="00900ECA">
        <w:rPr>
          <w:rFonts w:ascii="Book Antiqua" w:eastAsia="Book Antiqua" w:hAnsi="Book Antiqua" w:cs="Book Antiqua"/>
          <w:color w:val="000000"/>
        </w:rPr>
        <w:t xml:space="preserve"> </w:t>
      </w:r>
      <w:r w:rsidR="00900ECA" w:rsidRPr="006C66E4">
        <w:rPr>
          <w:rFonts w:ascii="Book Antiqua" w:eastAsia="Book Antiqua" w:hAnsi="Book Antiqua" w:cs="Book Antiqua"/>
          <w:color w:val="000000"/>
        </w:rPr>
        <w:t>chemokine</w:t>
      </w:r>
      <w:r w:rsidR="00900ECA">
        <w:rPr>
          <w:rFonts w:ascii="Book Antiqua" w:eastAsia="Book Antiqua" w:hAnsi="Book Antiqua" w:cs="Book Antiqua"/>
          <w:color w:val="000000"/>
        </w:rPr>
        <w:t xml:space="preserve"> </w:t>
      </w:r>
      <w:r w:rsidR="00900ECA" w:rsidRPr="006C66E4">
        <w:rPr>
          <w:rFonts w:ascii="Book Antiqua" w:eastAsia="Book Antiqua" w:hAnsi="Book Antiqua" w:cs="Book Antiqua"/>
          <w:color w:val="000000"/>
        </w:rPr>
        <w:t>receptor;</w:t>
      </w:r>
      <w:r w:rsidR="00900ECA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l-1: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Developmental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ndothelial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ocus-1;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2F4: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E2F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ranscription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4;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900ECA" w:rsidRPr="006C66E4">
        <w:rPr>
          <w:rFonts w:ascii="Book Antiqua" w:eastAsia="Book Antiqua" w:hAnsi="Book Antiqua" w:cs="Book Antiqua"/>
          <w:color w:val="000000"/>
        </w:rPr>
        <w:t>EP2:</w:t>
      </w:r>
      <w:r w:rsidR="00900ECA">
        <w:rPr>
          <w:rFonts w:ascii="Book Antiqua" w:eastAsia="Book Antiqua" w:hAnsi="Book Antiqua" w:cs="Book Antiqua"/>
          <w:color w:val="000000"/>
        </w:rPr>
        <w:t xml:space="preserve"> </w:t>
      </w:r>
      <w:r w:rsidR="00900ECA" w:rsidRPr="006C66E4">
        <w:rPr>
          <w:rFonts w:ascii="Book Antiqua" w:eastAsia="Book Antiqua" w:hAnsi="Book Antiqua" w:cs="Book Antiqua"/>
          <w:color w:val="000000"/>
        </w:rPr>
        <w:t>E-prostanoid</w:t>
      </w:r>
      <w:r w:rsidR="00900ECA">
        <w:rPr>
          <w:rFonts w:ascii="Book Antiqua" w:eastAsia="Book Antiqua" w:hAnsi="Book Antiqua" w:cs="Book Antiqua"/>
          <w:color w:val="000000"/>
        </w:rPr>
        <w:t xml:space="preserve"> </w:t>
      </w:r>
      <w:r w:rsidR="00900ECA" w:rsidRPr="006C66E4">
        <w:rPr>
          <w:rFonts w:ascii="Book Antiqua" w:eastAsia="Book Antiqua" w:hAnsi="Book Antiqua" w:cs="Book Antiqua"/>
          <w:color w:val="000000"/>
        </w:rPr>
        <w:t>receptor</w:t>
      </w:r>
      <w:r w:rsidR="00900ECA">
        <w:rPr>
          <w:rFonts w:ascii="Book Antiqua" w:eastAsia="Book Antiqua" w:hAnsi="Book Antiqua" w:cs="Book Antiqua"/>
          <w:color w:val="000000"/>
        </w:rPr>
        <w:t xml:space="preserve"> </w:t>
      </w:r>
      <w:r w:rsidR="00900ECA" w:rsidRPr="006C66E4">
        <w:rPr>
          <w:rFonts w:ascii="Book Antiqua" w:eastAsia="Book Antiqua" w:hAnsi="Book Antiqua" w:cs="Book Antiqua"/>
          <w:color w:val="000000"/>
        </w:rPr>
        <w:t>2;</w:t>
      </w:r>
      <w:r w:rsidR="00900ECA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GF-2: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ibroblast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;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hAnsi="Book Antiqua"/>
          <w:lang w:eastAsia="zh-CN"/>
        </w:rPr>
        <w:t>HGF: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Hepatocyt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growth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factor;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161231" w:rsidRPr="006C66E4">
        <w:rPr>
          <w:rFonts w:ascii="Book Antiqua" w:eastAsia="Calibri" w:hAnsi="Book Antiqua"/>
        </w:rPr>
        <w:t>HO1:</w:t>
      </w:r>
      <w:r w:rsidR="00035F64">
        <w:rPr>
          <w:rFonts w:ascii="Book Antiqua" w:eastAsia="Calibri" w:hAnsi="Book Antiqua"/>
        </w:rPr>
        <w:t xml:space="preserve"> </w:t>
      </w:r>
      <w:r w:rsidR="00161231" w:rsidRPr="006C66E4">
        <w:rPr>
          <w:rFonts w:ascii="Book Antiqua" w:eastAsia="Book Antiqua" w:hAnsi="Book Antiqua" w:cs="Book Antiqua"/>
          <w:color w:val="000000"/>
        </w:rPr>
        <w:t>Heme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61231" w:rsidRPr="006C66E4">
        <w:rPr>
          <w:rFonts w:ascii="Book Antiqua" w:eastAsia="Book Antiqua" w:hAnsi="Book Antiqua" w:cs="Book Antiqua"/>
          <w:color w:val="000000"/>
        </w:rPr>
        <w:t>oxygenase-1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L-10: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Interleukin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10;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Calibri" w:hAnsi="Book Antiqua"/>
        </w:rPr>
        <w:t>LPS:</w:t>
      </w:r>
      <w:r>
        <w:rPr>
          <w:rFonts w:ascii="Book Antiqua" w:eastAsia="Calibri" w:hAnsi="Book Antiqua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Lipopolysaccharides;</w:t>
      </w:r>
      <w:r>
        <w:rPr>
          <w:rFonts w:ascii="Book Antiqua" w:eastAsia="Calibri" w:hAnsi="Book Antiqua"/>
        </w:rPr>
        <w:t xml:space="preserve"> </w:t>
      </w:r>
      <w:r w:rsidR="00161231" w:rsidRPr="006C66E4">
        <w:rPr>
          <w:rFonts w:ascii="Book Antiqua" w:hAnsi="Book Antiqua"/>
          <w:lang w:eastAsia="zh-CN"/>
        </w:rPr>
        <w:t>MSCs:</w:t>
      </w:r>
      <w:r w:rsidR="00035F64">
        <w:rPr>
          <w:rFonts w:ascii="Book Antiqua" w:hAnsi="Book Antiqua"/>
          <w:lang w:eastAsia="zh-CN"/>
        </w:rPr>
        <w:t xml:space="preserve"> </w:t>
      </w:r>
      <w:r w:rsidR="00161231" w:rsidRPr="006C66E4">
        <w:rPr>
          <w:rFonts w:ascii="Book Antiqua" w:eastAsia="Book Antiqua" w:hAnsi="Book Antiqua" w:cs="Book Antiqua"/>
          <w:color w:val="000000"/>
        </w:rPr>
        <w:t>Mesenchymal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61231" w:rsidRPr="006C66E4">
        <w:rPr>
          <w:rFonts w:ascii="Book Antiqua" w:eastAsia="Book Antiqua" w:hAnsi="Book Antiqua" w:cs="Book Antiqua"/>
          <w:color w:val="000000"/>
        </w:rPr>
        <w:t>stem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61231" w:rsidRPr="006C66E4">
        <w:rPr>
          <w:rFonts w:ascii="Book Antiqua" w:eastAsia="Book Antiqua" w:hAnsi="Book Antiqua" w:cs="Book Antiqua"/>
          <w:color w:val="000000"/>
        </w:rPr>
        <w:t>cells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130: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tinoblastoma</w:t>
      </w:r>
      <w:r>
        <w:rPr>
          <w:rFonts w:ascii="Book Antiqua" w:eastAsia="Book Antiqua" w:hAnsi="Book Antiqua" w:cs="Book Antiqua"/>
          <w:color w:val="000000"/>
        </w:rPr>
        <w:t>-</w:t>
      </w:r>
      <w:r w:rsidRPr="006C66E4">
        <w:rPr>
          <w:rFonts w:ascii="Book Antiqua" w:eastAsia="Book Antiqua" w:hAnsi="Book Antiqua" w:cs="Book Antiqua"/>
          <w:color w:val="000000"/>
        </w:rPr>
        <w:t>related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protein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;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OR2: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tyrosin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kinase-lik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orphan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receptor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6C66E4">
        <w:rPr>
          <w:rFonts w:ascii="Book Antiqua" w:eastAsia="Book Antiqua" w:hAnsi="Book Antiqua" w:cs="Book Antiqua"/>
          <w:color w:val="000000"/>
        </w:rPr>
        <w:t>2;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="00900ECA" w:rsidRPr="006C66E4">
        <w:rPr>
          <w:rFonts w:ascii="Book Antiqua" w:eastAsia="Calibri" w:hAnsi="Book Antiqua"/>
        </w:rPr>
        <w:t>sST2:</w:t>
      </w:r>
      <w:r w:rsidR="00900ECA">
        <w:rPr>
          <w:rFonts w:ascii="Book Antiqua" w:eastAsia="Calibri" w:hAnsi="Book Antiqua"/>
        </w:rPr>
        <w:t xml:space="preserve"> </w:t>
      </w:r>
      <w:r w:rsidR="00900ECA" w:rsidRPr="006C66E4">
        <w:rPr>
          <w:rFonts w:ascii="Book Antiqua" w:eastAsia="Calibri" w:hAnsi="Book Antiqua"/>
        </w:rPr>
        <w:t>Soluble</w:t>
      </w:r>
      <w:r w:rsidR="00900ECA">
        <w:rPr>
          <w:rFonts w:ascii="Book Antiqua" w:eastAsia="Book Antiqua" w:hAnsi="Book Antiqua" w:cs="Book Antiqua"/>
          <w:color w:val="000000"/>
        </w:rPr>
        <w:t xml:space="preserve"> </w:t>
      </w:r>
      <w:r w:rsidR="00900ECA" w:rsidRPr="006C66E4">
        <w:rPr>
          <w:rFonts w:ascii="Book Antiqua" w:eastAsia="Book Antiqua" w:hAnsi="Book Antiqua" w:cs="Book Antiqua"/>
          <w:color w:val="000000"/>
        </w:rPr>
        <w:t>IL-1</w:t>
      </w:r>
      <w:r w:rsidR="00900ECA">
        <w:rPr>
          <w:rFonts w:ascii="Book Antiqua" w:eastAsia="Book Antiqua" w:hAnsi="Book Antiqua" w:cs="Book Antiqua"/>
          <w:color w:val="000000"/>
        </w:rPr>
        <w:t xml:space="preserve"> </w:t>
      </w:r>
      <w:r w:rsidR="00900ECA" w:rsidRPr="006C66E4">
        <w:rPr>
          <w:rFonts w:ascii="Book Antiqua" w:eastAsia="Book Antiqua" w:hAnsi="Book Antiqua" w:cs="Book Antiqua"/>
          <w:color w:val="000000"/>
        </w:rPr>
        <w:t>receptor-like</w:t>
      </w:r>
      <w:r w:rsidR="00900ECA">
        <w:rPr>
          <w:rFonts w:ascii="Book Antiqua" w:eastAsia="Book Antiqua" w:hAnsi="Book Antiqua" w:cs="Book Antiqua"/>
          <w:color w:val="000000"/>
        </w:rPr>
        <w:t xml:space="preserve"> </w:t>
      </w:r>
      <w:r w:rsidR="00900ECA" w:rsidRPr="006C66E4">
        <w:rPr>
          <w:rFonts w:ascii="Book Antiqua" w:eastAsia="Book Antiqua" w:hAnsi="Book Antiqua" w:cs="Book Antiqua"/>
          <w:color w:val="000000"/>
        </w:rPr>
        <w:t>1</w:t>
      </w:r>
      <w:r w:rsidR="00900ECA">
        <w:rPr>
          <w:rFonts w:ascii="Book Antiqua" w:eastAsia="Book Antiqua" w:hAnsi="Book Antiqua" w:cs="Book Antiqua"/>
          <w:color w:val="000000"/>
        </w:rPr>
        <w:t xml:space="preserve">; </w:t>
      </w:r>
      <w:r w:rsidR="00161231" w:rsidRPr="006C66E4">
        <w:rPr>
          <w:rFonts w:ascii="Book Antiqua" w:eastAsia="Book Antiqua" w:hAnsi="Book Antiqua" w:cs="Book Antiqua"/>
          <w:color w:val="000000"/>
        </w:rPr>
        <w:t>TGF-β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61231" w:rsidRPr="006C66E4">
        <w:rPr>
          <w:rFonts w:ascii="Book Antiqua" w:eastAsia="Book Antiqua" w:hAnsi="Book Antiqua" w:cs="Book Antiqua"/>
          <w:color w:val="000000"/>
        </w:rPr>
        <w:t>Transforming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61231" w:rsidRPr="006C66E4">
        <w:rPr>
          <w:rFonts w:ascii="Book Antiqua" w:eastAsia="Book Antiqua" w:hAnsi="Book Antiqua" w:cs="Book Antiqua"/>
          <w:color w:val="000000"/>
        </w:rPr>
        <w:t>growth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61231" w:rsidRPr="006C66E4">
        <w:rPr>
          <w:rFonts w:ascii="Book Antiqua" w:eastAsia="Book Antiqua" w:hAnsi="Book Antiqua" w:cs="Book Antiqua"/>
          <w:color w:val="000000"/>
        </w:rPr>
        <w:t>factor-β;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61231" w:rsidRPr="006C66E4">
        <w:rPr>
          <w:rFonts w:ascii="Book Antiqua" w:eastAsia="Book Antiqua" w:hAnsi="Book Antiqua" w:cs="Book Antiqua"/>
          <w:color w:val="000000"/>
        </w:rPr>
        <w:t>Treg: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6C66E4" w:rsidRPr="006C66E4">
        <w:rPr>
          <w:rFonts w:ascii="Book Antiqua" w:eastAsia="Book Antiqua" w:hAnsi="Book Antiqua" w:cs="Book Antiqua"/>
          <w:color w:val="000000"/>
        </w:rPr>
        <w:t>R</w:t>
      </w:r>
      <w:r w:rsidR="00161231" w:rsidRPr="006C66E4">
        <w:rPr>
          <w:rFonts w:ascii="Book Antiqua" w:eastAsia="Book Antiqua" w:hAnsi="Book Antiqua" w:cs="Book Antiqua"/>
          <w:color w:val="000000"/>
        </w:rPr>
        <w:t>egulatory</w:t>
      </w:r>
      <w:r w:rsidR="00035F64">
        <w:rPr>
          <w:rFonts w:ascii="Book Antiqua" w:eastAsia="Book Antiqua" w:hAnsi="Book Antiqua" w:cs="Book Antiqua"/>
          <w:color w:val="000000"/>
        </w:rPr>
        <w:t xml:space="preserve"> </w:t>
      </w:r>
      <w:r w:rsidR="00161231" w:rsidRPr="006C66E4">
        <w:rPr>
          <w:rFonts w:ascii="Book Antiqua" w:eastAsia="Book Antiqua" w:hAnsi="Book Antiqua" w:cs="Book Antiqua"/>
          <w:color w:val="000000"/>
        </w:rPr>
        <w:t>T</w:t>
      </w:r>
      <w:r w:rsidR="00900ECA">
        <w:rPr>
          <w:rFonts w:ascii="Book Antiqua" w:eastAsia="Book Antiqua" w:hAnsi="Book Antiqua" w:cs="Book Antiqua"/>
          <w:color w:val="000000"/>
        </w:rPr>
        <w:t xml:space="preserve"> </w:t>
      </w:r>
      <w:r w:rsidR="00161231" w:rsidRPr="006C66E4">
        <w:rPr>
          <w:rFonts w:ascii="Book Antiqua" w:eastAsia="Book Antiqua" w:hAnsi="Book Antiqua" w:cs="Book Antiqua"/>
          <w:color w:val="000000"/>
        </w:rPr>
        <w:t>cell</w:t>
      </w:r>
      <w:r w:rsidR="00900ECA">
        <w:rPr>
          <w:rFonts w:ascii="Book Antiqua" w:eastAsia="Book Antiqua" w:hAnsi="Book Antiqua" w:cs="Book Antiqua"/>
          <w:color w:val="000000"/>
        </w:rPr>
        <w:t>.</w:t>
      </w:r>
    </w:p>
    <w:p w14:paraId="69A8CCF5" w14:textId="77777777" w:rsidR="003E3E17" w:rsidRDefault="003E3E17">
      <w:pPr>
        <w:rPr>
          <w:rFonts w:ascii="Book Antiqua" w:eastAsia="Book Antiqua" w:hAnsi="Book Antiqua" w:cs="Book Antiqua"/>
          <w:color w:val="000000"/>
        </w:rPr>
      </w:pPr>
      <w:r>
        <w:rPr>
          <w:rFonts w:ascii="Book Antiqua" w:eastAsia="Book Antiqua" w:hAnsi="Book Antiqua" w:cs="Book Antiqua"/>
          <w:color w:val="000000"/>
        </w:rPr>
        <w:br w:type="page"/>
      </w:r>
    </w:p>
    <w:p w14:paraId="1A4BFA0E" w14:textId="5279B9EA" w:rsidR="003E3E17" w:rsidRDefault="003E3E17" w:rsidP="003E3E17">
      <w:pPr>
        <w:jc w:val="center"/>
        <w:rPr>
          <w:rFonts w:ascii="Book Antiqua" w:hAnsi="Book Antiqua"/>
        </w:rPr>
      </w:pPr>
      <w:r>
        <w:rPr>
          <w:rFonts w:ascii="Book Antiqua" w:hAnsi="Book Antiqua"/>
          <w:noProof/>
          <w:lang w:eastAsia="zh-CN"/>
        </w:rPr>
        <w:lastRenderedPageBreak/>
        <w:drawing>
          <wp:inline distT="0" distB="0" distL="0" distR="0" wp14:anchorId="6817D2B2" wp14:editId="5905E6F2">
            <wp:extent cx="2495550" cy="1438910"/>
            <wp:effectExtent l="0" t="0" r="0" b="8890"/>
            <wp:docPr id="5" name="图片 5" descr="logo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1" descr="logo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5550" cy="14389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C4A261" w14:textId="77777777" w:rsidR="003E3E17" w:rsidRDefault="003E3E17" w:rsidP="003E3E17">
      <w:pPr>
        <w:jc w:val="center"/>
        <w:rPr>
          <w:rFonts w:ascii="Book Antiqua" w:hAnsi="Book Antiqua"/>
        </w:rPr>
      </w:pPr>
    </w:p>
    <w:p w14:paraId="65966563" w14:textId="77777777" w:rsidR="003E3E17" w:rsidRDefault="003E3E17" w:rsidP="003E3E17">
      <w:pPr>
        <w:autoSpaceDE w:val="0"/>
        <w:autoSpaceDN w:val="0"/>
        <w:adjustRightInd w:val="0"/>
        <w:jc w:val="center"/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</w:pPr>
      <w:r>
        <w:rPr>
          <w:rFonts w:ascii="Book Antiqua" w:eastAsia="TimesNewRomanPSMT" w:hAnsi="Book Antiqua" w:cs="TimesNewRomanPSMT"/>
          <w:color w:val="000000"/>
          <w:sz w:val="28"/>
          <w:szCs w:val="28"/>
        </w:rPr>
        <w:t xml:space="preserve">Published by </w:t>
      </w: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>Baishideng Publishing Group Inc</w:t>
      </w:r>
    </w:p>
    <w:p w14:paraId="55BC746F" w14:textId="77777777" w:rsidR="003E3E17" w:rsidRDefault="003E3E17" w:rsidP="003E3E17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>
        <w:rPr>
          <w:rFonts w:ascii="Book Antiqua" w:eastAsia="TimesNewRomanPSMT" w:hAnsi="Book Antiqua" w:cs="Garamond"/>
          <w:color w:val="000000"/>
          <w:sz w:val="28"/>
          <w:szCs w:val="28"/>
        </w:rPr>
        <w:t>7041 Koll Center Parkway, Suite 160, Pleasanton, CA 94566, USA</w:t>
      </w:r>
    </w:p>
    <w:p w14:paraId="39CBAEA0" w14:textId="77777777" w:rsidR="003E3E17" w:rsidRDefault="003E3E17" w:rsidP="003E3E17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Telephone: </w:t>
      </w:r>
      <w:r>
        <w:rPr>
          <w:rFonts w:ascii="Book Antiqua" w:eastAsia="TimesNewRomanPSMT" w:hAnsi="Book Antiqua" w:cs="Garamond"/>
          <w:color w:val="000000"/>
          <w:sz w:val="28"/>
          <w:szCs w:val="28"/>
        </w:rPr>
        <w:t>+1-925-3991568</w:t>
      </w:r>
    </w:p>
    <w:p w14:paraId="55F703F8" w14:textId="77777777" w:rsidR="003E3E17" w:rsidRDefault="003E3E17" w:rsidP="003E3E17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E-mail: </w:t>
      </w:r>
      <w:r>
        <w:rPr>
          <w:rFonts w:ascii="Book Antiqua" w:eastAsia="TimesNewRomanPSMT" w:hAnsi="Book Antiqua" w:cs="Garamond"/>
          <w:color w:val="D56400"/>
          <w:sz w:val="28"/>
          <w:szCs w:val="28"/>
        </w:rPr>
        <w:t>bpgoffice@wjgnet.com</w:t>
      </w:r>
    </w:p>
    <w:p w14:paraId="006024C1" w14:textId="77777777" w:rsidR="003E3E17" w:rsidRDefault="003E3E17" w:rsidP="003E3E17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Help Desk: </w:t>
      </w:r>
      <w:r>
        <w:rPr>
          <w:rFonts w:ascii="Book Antiqua" w:eastAsia="TimesNewRomanPSMT" w:hAnsi="Book Antiqua" w:cs="Garamond"/>
          <w:color w:val="D56400"/>
          <w:sz w:val="28"/>
          <w:szCs w:val="28"/>
        </w:rPr>
        <w:t>https://www.f6publishing.com/helpdesk</w:t>
      </w:r>
    </w:p>
    <w:p w14:paraId="036EA38F" w14:textId="77777777" w:rsidR="003E3E17" w:rsidRDefault="003E3E17" w:rsidP="003E3E17">
      <w:pPr>
        <w:jc w:val="center"/>
        <w:rPr>
          <w:rFonts w:ascii="Book Antiqua" w:hAnsi="Book Antiqua"/>
        </w:rPr>
      </w:pPr>
      <w:r>
        <w:rPr>
          <w:rFonts w:ascii="Book Antiqua" w:eastAsia="TimesNewRomanPSMT" w:hAnsi="Book Antiqua" w:cs="Garamond"/>
          <w:color w:val="D56400"/>
          <w:sz w:val="28"/>
          <w:szCs w:val="28"/>
        </w:rPr>
        <w:t>https://www.wjgnet.com</w:t>
      </w:r>
    </w:p>
    <w:p w14:paraId="46855534" w14:textId="77777777" w:rsidR="003E3E17" w:rsidRDefault="003E3E17" w:rsidP="003E3E17">
      <w:pPr>
        <w:jc w:val="center"/>
        <w:rPr>
          <w:rFonts w:ascii="Book Antiqua" w:hAnsi="Book Antiqua"/>
        </w:rPr>
      </w:pPr>
    </w:p>
    <w:p w14:paraId="04229335" w14:textId="77777777" w:rsidR="003E3E17" w:rsidRDefault="003E3E17" w:rsidP="003E3E17">
      <w:pPr>
        <w:jc w:val="center"/>
        <w:rPr>
          <w:rFonts w:ascii="Book Antiqua" w:hAnsi="Book Antiqua"/>
        </w:rPr>
      </w:pPr>
    </w:p>
    <w:p w14:paraId="3D760762" w14:textId="77777777" w:rsidR="003E3E17" w:rsidRDefault="003E3E17" w:rsidP="003E3E17">
      <w:pPr>
        <w:jc w:val="center"/>
        <w:rPr>
          <w:rFonts w:ascii="Book Antiqua" w:hAnsi="Book Antiqua"/>
        </w:rPr>
      </w:pPr>
    </w:p>
    <w:p w14:paraId="74061E1A" w14:textId="737A8E6E" w:rsidR="003E3E17" w:rsidRDefault="003E3E17" w:rsidP="003E3E17">
      <w:pPr>
        <w:jc w:val="center"/>
        <w:rPr>
          <w:rFonts w:ascii="Book Antiqua" w:hAnsi="Book Antiqua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74FADCB7" wp14:editId="4AECA4C9">
            <wp:extent cx="1446530" cy="1438910"/>
            <wp:effectExtent l="0" t="0" r="1270" b="8890"/>
            <wp:docPr id="2" name="图片 2" descr="二维码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2" descr="二维码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46530" cy="14389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9BDD40B" w14:textId="77777777" w:rsidR="003E3E17" w:rsidRDefault="003E3E17" w:rsidP="003E3E17">
      <w:pPr>
        <w:jc w:val="center"/>
        <w:rPr>
          <w:rFonts w:ascii="Book Antiqua" w:hAnsi="Book Antiqua"/>
        </w:rPr>
      </w:pPr>
    </w:p>
    <w:p w14:paraId="727C6290" w14:textId="77777777" w:rsidR="003E3E17" w:rsidRDefault="003E3E17" w:rsidP="003E3E17">
      <w:pPr>
        <w:jc w:val="center"/>
        <w:rPr>
          <w:rFonts w:ascii="Book Antiqua" w:hAnsi="Book Antiqua"/>
        </w:rPr>
      </w:pPr>
    </w:p>
    <w:p w14:paraId="28DE33D6" w14:textId="77777777" w:rsidR="003E3E17" w:rsidRDefault="003E3E17" w:rsidP="003E3E17">
      <w:pPr>
        <w:jc w:val="center"/>
        <w:rPr>
          <w:rFonts w:ascii="Book Antiqua" w:hAnsi="Book Antiqua"/>
        </w:rPr>
      </w:pPr>
    </w:p>
    <w:p w14:paraId="7BDDAFC5" w14:textId="77777777" w:rsidR="003E3E17" w:rsidRDefault="003E3E17" w:rsidP="003E3E17">
      <w:pPr>
        <w:jc w:val="right"/>
        <w:rPr>
          <w:rFonts w:ascii="Book Antiqua" w:hAnsi="Book Antiqua"/>
          <w:color w:val="000000" w:themeColor="text1"/>
        </w:rPr>
      </w:pPr>
    </w:p>
    <w:p w14:paraId="02AD2117" w14:textId="77777777" w:rsidR="003E3E17" w:rsidRDefault="003E3E17" w:rsidP="003E3E17">
      <w:pPr>
        <w:jc w:val="center"/>
        <w:rPr>
          <w:rFonts w:ascii="Book Antiqua" w:hAnsi="Book Antiqua"/>
          <w:color w:val="000000" w:themeColor="text1"/>
        </w:rPr>
      </w:pPr>
      <w:r>
        <w:rPr>
          <w:rFonts w:ascii="Book Antiqua" w:eastAsia="BookAntiqua-Bold" w:hAnsi="Book Antiqua" w:cs="BookAntiqua-Bold"/>
          <w:b/>
          <w:bCs/>
          <w:color w:val="000000" w:themeColor="text1"/>
        </w:rPr>
        <w:t>© 2021 Baishideng Publishing Group Inc. All rights reserved.</w:t>
      </w:r>
      <w:r>
        <w:rPr>
          <w:rFonts w:ascii="Book Antiqua" w:hAnsi="Book Antiqua"/>
          <w:color w:val="000000" w:themeColor="text1"/>
        </w:rPr>
        <w:fldChar w:fldCharType="begin"/>
      </w:r>
      <w:r>
        <w:rPr>
          <w:rFonts w:ascii="Book Antiqua" w:hAnsi="Book Antiqua"/>
          <w:color w:val="000000" w:themeColor="text1"/>
        </w:rPr>
        <w:instrText xml:space="preserve"> ADDIN EN.REFLIST </w:instrText>
      </w:r>
      <w:r>
        <w:rPr>
          <w:rFonts w:ascii="Book Antiqua" w:hAnsi="Book Antiqua"/>
          <w:color w:val="000000" w:themeColor="text1"/>
        </w:rPr>
        <w:fldChar w:fldCharType="end"/>
      </w:r>
      <w:bookmarkStart w:id="7" w:name="_GoBack"/>
      <w:bookmarkEnd w:id="7"/>
    </w:p>
    <w:sectPr w:rsidR="003E3E17" w:rsidSect="006C66E4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965DF1F" w14:textId="77777777" w:rsidR="00D75DFD" w:rsidRDefault="00D75DFD" w:rsidP="00161231">
      <w:r>
        <w:separator/>
      </w:r>
    </w:p>
  </w:endnote>
  <w:endnote w:type="continuationSeparator" w:id="0">
    <w:p w14:paraId="7DE573A5" w14:textId="77777777" w:rsidR="00D75DFD" w:rsidRDefault="00D75DFD" w:rsidP="0016123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TimesNewRomanPSMT">
    <w:altName w:val="宋体"/>
    <w:charset w:val="86"/>
    <w:family w:val="auto"/>
    <w:pitch w:val="default"/>
    <w:sig w:usb0="00000005" w:usb1="080F0000" w:usb2="00000010" w:usb3="00000000" w:csb0="00060002" w:csb1="00000000"/>
  </w:font>
  <w:font w:name="Garamond-Bold">
    <w:altName w:val="等线"/>
    <w:charset w:val="00"/>
    <w:family w:val="auto"/>
    <w:pitch w:val="default"/>
    <w:sig w:usb0="00000001" w:usb1="080E0000" w:usb2="00000010" w:usb3="00000000" w:csb0="0004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BookAntiqua-Bold">
    <w:altName w:val="宋体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279948379"/>
      <w:docPartObj>
        <w:docPartGallery w:val="Page Numbers (Bottom of Page)"/>
        <w:docPartUnique/>
      </w:docPartObj>
    </w:sdtPr>
    <w:sdtEndPr/>
    <w:sdtContent>
      <w:sdt>
        <w:sdtPr>
          <w:id w:val="-1705238520"/>
          <w:docPartObj>
            <w:docPartGallery w:val="Page Numbers (Top of Page)"/>
            <w:docPartUnique/>
          </w:docPartObj>
        </w:sdtPr>
        <w:sdtEndPr/>
        <w:sdtContent>
          <w:p w14:paraId="2F557983" w14:textId="74320FF1" w:rsidR="00255432" w:rsidRPr="00292EC6" w:rsidRDefault="00255432" w:rsidP="006C66E4">
            <w:pPr>
              <w:pStyle w:val="a4"/>
              <w:jc w:val="right"/>
            </w:pPr>
            <w:r w:rsidRPr="006C66E4"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</w:t>
            </w:r>
            <w:r w:rsidRPr="007036E9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Pr="007036E9">
              <w:rPr>
                <w:rFonts w:ascii="Book Antiqua" w:hAnsi="Book Antiqua"/>
                <w:sz w:val="24"/>
                <w:szCs w:val="24"/>
              </w:rPr>
              <w:instrText>PAGE</w:instrText>
            </w:r>
            <w:r w:rsidRPr="007036E9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3E3E17">
              <w:rPr>
                <w:rFonts w:ascii="Book Antiqua" w:hAnsi="Book Antiqua"/>
                <w:noProof/>
                <w:sz w:val="24"/>
                <w:szCs w:val="24"/>
              </w:rPr>
              <w:t>65</w:t>
            </w:r>
            <w:r w:rsidRPr="007036E9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Pr="00292EC6"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/ </w:t>
            </w:r>
            <w:r w:rsidRPr="007036E9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Pr="007036E9">
              <w:rPr>
                <w:rFonts w:ascii="Book Antiqua" w:hAnsi="Book Antiqua"/>
                <w:sz w:val="24"/>
                <w:szCs w:val="24"/>
              </w:rPr>
              <w:instrText>NUMPAGES</w:instrText>
            </w:r>
            <w:r w:rsidRPr="007036E9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3E3E17">
              <w:rPr>
                <w:rFonts w:ascii="Book Antiqua" w:hAnsi="Book Antiqua"/>
                <w:noProof/>
                <w:sz w:val="24"/>
                <w:szCs w:val="24"/>
              </w:rPr>
              <w:t>65</w:t>
            </w:r>
            <w:r w:rsidRPr="007036E9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sdtContent>
      </w:sdt>
    </w:sdtContent>
  </w:sdt>
  <w:p w14:paraId="5701D643" w14:textId="77777777" w:rsidR="00255432" w:rsidRDefault="00255432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72948AC" w14:textId="77777777" w:rsidR="00D75DFD" w:rsidRDefault="00D75DFD" w:rsidP="00161231">
      <w:r>
        <w:separator/>
      </w:r>
    </w:p>
  </w:footnote>
  <w:footnote w:type="continuationSeparator" w:id="0">
    <w:p w14:paraId="7F5A100B" w14:textId="77777777" w:rsidR="00D75DFD" w:rsidRDefault="00D75DFD" w:rsidP="0016123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32435FD"/>
    <w:multiLevelType w:val="multilevel"/>
    <w:tmpl w:val="DF846FB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2"/>
  <w:bordersDoNotSurroundHeader/>
  <w:bordersDoNotSurroundFooter/>
  <w:proofState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ze3MDSwMDU2NzUzN7NU0lEKTi0uzszPAykwqgUAJo25GSwAAAA="/>
  </w:docVars>
  <w:rsids>
    <w:rsidRoot w:val="00A77B3E"/>
    <w:rsid w:val="00013E88"/>
    <w:rsid w:val="00034011"/>
    <w:rsid w:val="00035F64"/>
    <w:rsid w:val="00064432"/>
    <w:rsid w:val="00067A14"/>
    <w:rsid w:val="000C1304"/>
    <w:rsid w:val="000C594D"/>
    <w:rsid w:val="000F5554"/>
    <w:rsid w:val="00104387"/>
    <w:rsid w:val="00113FF4"/>
    <w:rsid w:val="00134487"/>
    <w:rsid w:val="00135805"/>
    <w:rsid w:val="001477C1"/>
    <w:rsid w:val="00161231"/>
    <w:rsid w:val="0017508C"/>
    <w:rsid w:val="00177567"/>
    <w:rsid w:val="00191443"/>
    <w:rsid w:val="001A3078"/>
    <w:rsid w:val="001B2B0F"/>
    <w:rsid w:val="001D1528"/>
    <w:rsid w:val="00252237"/>
    <w:rsid w:val="00255432"/>
    <w:rsid w:val="00260C64"/>
    <w:rsid w:val="00292EC6"/>
    <w:rsid w:val="002A7EF9"/>
    <w:rsid w:val="002B2954"/>
    <w:rsid w:val="00336814"/>
    <w:rsid w:val="0034132B"/>
    <w:rsid w:val="003A1870"/>
    <w:rsid w:val="003A4073"/>
    <w:rsid w:val="003B3C0E"/>
    <w:rsid w:val="003C08E9"/>
    <w:rsid w:val="003E3E17"/>
    <w:rsid w:val="003E76BA"/>
    <w:rsid w:val="003F655B"/>
    <w:rsid w:val="00434E14"/>
    <w:rsid w:val="00452681"/>
    <w:rsid w:val="0046198D"/>
    <w:rsid w:val="00482CFB"/>
    <w:rsid w:val="00493CB9"/>
    <w:rsid w:val="004B74E0"/>
    <w:rsid w:val="004D6217"/>
    <w:rsid w:val="004E023A"/>
    <w:rsid w:val="004E0D67"/>
    <w:rsid w:val="004E3B91"/>
    <w:rsid w:val="00520CD4"/>
    <w:rsid w:val="005238AA"/>
    <w:rsid w:val="00540A10"/>
    <w:rsid w:val="00582B97"/>
    <w:rsid w:val="005A0644"/>
    <w:rsid w:val="005A7162"/>
    <w:rsid w:val="005E4F14"/>
    <w:rsid w:val="006049A4"/>
    <w:rsid w:val="006234D2"/>
    <w:rsid w:val="00637A86"/>
    <w:rsid w:val="006A452E"/>
    <w:rsid w:val="006C66E4"/>
    <w:rsid w:val="00702531"/>
    <w:rsid w:val="007036E9"/>
    <w:rsid w:val="00704535"/>
    <w:rsid w:val="00741097"/>
    <w:rsid w:val="00766F5E"/>
    <w:rsid w:val="007705DD"/>
    <w:rsid w:val="007919B6"/>
    <w:rsid w:val="007A64F5"/>
    <w:rsid w:val="007B40B8"/>
    <w:rsid w:val="007C6CFC"/>
    <w:rsid w:val="007C6E3E"/>
    <w:rsid w:val="00824274"/>
    <w:rsid w:val="008617CB"/>
    <w:rsid w:val="008B31BE"/>
    <w:rsid w:val="008C5240"/>
    <w:rsid w:val="008E2C8F"/>
    <w:rsid w:val="008E464E"/>
    <w:rsid w:val="00900ECA"/>
    <w:rsid w:val="009970E5"/>
    <w:rsid w:val="009A7B0F"/>
    <w:rsid w:val="009B7B8A"/>
    <w:rsid w:val="009E0657"/>
    <w:rsid w:val="00A45E9E"/>
    <w:rsid w:val="00A4753E"/>
    <w:rsid w:val="00A60B91"/>
    <w:rsid w:val="00A659B0"/>
    <w:rsid w:val="00A77B3E"/>
    <w:rsid w:val="00AC1A31"/>
    <w:rsid w:val="00AF0107"/>
    <w:rsid w:val="00B37534"/>
    <w:rsid w:val="00B42585"/>
    <w:rsid w:val="00B47F87"/>
    <w:rsid w:val="00B75493"/>
    <w:rsid w:val="00B91CD5"/>
    <w:rsid w:val="00BC1185"/>
    <w:rsid w:val="00BC3C7F"/>
    <w:rsid w:val="00BC6056"/>
    <w:rsid w:val="00BF0657"/>
    <w:rsid w:val="00C010C8"/>
    <w:rsid w:val="00C17917"/>
    <w:rsid w:val="00C37687"/>
    <w:rsid w:val="00C57FD3"/>
    <w:rsid w:val="00CA2A55"/>
    <w:rsid w:val="00CB6DD3"/>
    <w:rsid w:val="00D168CD"/>
    <w:rsid w:val="00D41254"/>
    <w:rsid w:val="00D66098"/>
    <w:rsid w:val="00D75DFD"/>
    <w:rsid w:val="00D85AFD"/>
    <w:rsid w:val="00DA7EA9"/>
    <w:rsid w:val="00DD023B"/>
    <w:rsid w:val="00DE2569"/>
    <w:rsid w:val="00DE321E"/>
    <w:rsid w:val="00DE792C"/>
    <w:rsid w:val="00E059F8"/>
    <w:rsid w:val="00E769FA"/>
    <w:rsid w:val="00EA4E5B"/>
    <w:rsid w:val="00EF3561"/>
    <w:rsid w:val="00EF5F16"/>
    <w:rsid w:val="00F106EC"/>
    <w:rsid w:val="00F34C6E"/>
    <w:rsid w:val="00F60F34"/>
    <w:rsid w:val="00F62F01"/>
    <w:rsid w:val="00F777C1"/>
    <w:rsid w:val="00FE2A32"/>
    <w:rsid w:val="00FF5A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371B737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footer" w:uiPriority="99"/>
    <w:lsdException w:name="caption" w:qFormat="1"/>
    <w:lsdException w:name="table of authorities" w:semiHidden="0" w:unhideWhenUsed="0"/>
    <w:lsdException w:name="List" w:semiHidden="0" w:unhideWhenUsed="0"/>
    <w:lsdException w:name="List Bullet" w:semiHidden="0" w:unhideWhenUsed="0"/>
    <w:lsdException w:name="Title" w:semiHidden="0" w:unhideWhenUsed="0" w:qFormat="1"/>
    <w:lsdException w:name="List Continue 2" w:semiHidden="0" w:unhideWhenUsed="0"/>
    <w:lsdException w:name="List Continue 3" w:semiHidden="0" w:unhideWhenUsed="0"/>
    <w:lsdException w:name="List Continue 4" w:semiHidden="0" w:unhideWhenUsed="0"/>
    <w:lsdException w:name="List Continue 5" w:semiHidden="0" w:unhideWhenUsed="0"/>
    <w:lsdException w:name="Subtitle" w:semiHidden="0" w:unhideWhenUsed="0" w:qFormat="1"/>
    <w:lsdException w:name="Strong" w:semiHidden="0" w:unhideWhenUsed="0" w:qFormat="1"/>
    <w:lsdException w:name="Emphasis" w:semiHidden="0" w:unhideWhenUsed="0" w:qFormat="1"/>
    <w:lsdException w:name="Normal Table" w:semiHidden="0" w:unhideWhenUsed="0"/>
    <w:lsdException w:name="Table Subtle 1" w:semiHidden="0" w:unhideWhenUsed="0"/>
    <w:lsdException w:name="Table Web 2" w:semiHidden="0" w:unhideWhenUsed="0"/>
    <w:lsdException w:name="Table Web 3" w:semiHidden="0" w:unhideWhenUsed="0"/>
    <w:lsdException w:name="Table Grid" w:semiHidden="0" w:uiPriority="99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nhideWhenUsed/>
    <w:rsid w:val="0016123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rsid w:val="00161231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161231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161231"/>
    <w:rPr>
      <w:sz w:val="18"/>
      <w:szCs w:val="18"/>
    </w:rPr>
  </w:style>
  <w:style w:type="table" w:styleId="a5">
    <w:name w:val="Table Grid"/>
    <w:basedOn w:val="a1"/>
    <w:uiPriority w:val="99"/>
    <w:rsid w:val="00161231"/>
    <w:rPr>
      <w:rFonts w:ascii="Calibri" w:eastAsia="Times New Roman" w:hAnsi="Calibri" w:cs="Calibri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6">
    <w:name w:val="annotation reference"/>
    <w:basedOn w:val="a0"/>
    <w:semiHidden/>
    <w:unhideWhenUsed/>
    <w:rsid w:val="00161231"/>
    <w:rPr>
      <w:sz w:val="21"/>
      <w:szCs w:val="21"/>
    </w:rPr>
  </w:style>
  <w:style w:type="paragraph" w:styleId="a7">
    <w:name w:val="annotation text"/>
    <w:basedOn w:val="a"/>
    <w:link w:val="Char1"/>
    <w:semiHidden/>
    <w:unhideWhenUsed/>
    <w:rsid w:val="00161231"/>
  </w:style>
  <w:style w:type="character" w:customStyle="1" w:styleId="Char1">
    <w:name w:val="批注文字 Char"/>
    <w:basedOn w:val="a0"/>
    <w:link w:val="a7"/>
    <w:semiHidden/>
    <w:rsid w:val="00161231"/>
    <w:rPr>
      <w:sz w:val="24"/>
      <w:szCs w:val="24"/>
    </w:rPr>
  </w:style>
  <w:style w:type="paragraph" w:styleId="a8">
    <w:name w:val="annotation subject"/>
    <w:basedOn w:val="a7"/>
    <w:next w:val="a7"/>
    <w:link w:val="Char2"/>
    <w:semiHidden/>
    <w:unhideWhenUsed/>
    <w:rsid w:val="00161231"/>
    <w:rPr>
      <w:b/>
      <w:bCs/>
    </w:rPr>
  </w:style>
  <w:style w:type="character" w:customStyle="1" w:styleId="Char2">
    <w:name w:val="批注主题 Char"/>
    <w:basedOn w:val="Char1"/>
    <w:link w:val="a8"/>
    <w:semiHidden/>
    <w:rsid w:val="00161231"/>
    <w:rPr>
      <w:b/>
      <w:bCs/>
      <w:sz w:val="24"/>
      <w:szCs w:val="24"/>
    </w:rPr>
  </w:style>
  <w:style w:type="paragraph" w:customStyle="1" w:styleId="src">
    <w:name w:val="src"/>
    <w:basedOn w:val="a"/>
    <w:rsid w:val="00161231"/>
    <w:pPr>
      <w:spacing w:before="100" w:beforeAutospacing="1" w:after="100" w:afterAutospacing="1"/>
    </w:pPr>
    <w:rPr>
      <w:rFonts w:ascii="宋体" w:eastAsia="宋体" w:hAnsi="宋体" w:cs="宋体"/>
      <w:lang w:eastAsia="zh-CN"/>
    </w:rPr>
  </w:style>
  <w:style w:type="paragraph" w:styleId="a9">
    <w:name w:val="Balloon Text"/>
    <w:basedOn w:val="a"/>
    <w:link w:val="Char3"/>
    <w:rsid w:val="00C57FD3"/>
    <w:rPr>
      <w:rFonts w:ascii="Segoe UI" w:hAnsi="Segoe UI" w:cs="Segoe UI"/>
      <w:sz w:val="18"/>
      <w:szCs w:val="18"/>
    </w:rPr>
  </w:style>
  <w:style w:type="character" w:customStyle="1" w:styleId="Char3">
    <w:name w:val="批注框文本 Char"/>
    <w:basedOn w:val="a0"/>
    <w:link w:val="a9"/>
    <w:rsid w:val="00C57FD3"/>
    <w:rPr>
      <w:rFonts w:ascii="Segoe UI" w:hAnsi="Segoe UI" w:cs="Segoe UI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footer" w:uiPriority="99"/>
    <w:lsdException w:name="caption" w:qFormat="1"/>
    <w:lsdException w:name="table of authorities" w:semiHidden="0" w:unhideWhenUsed="0"/>
    <w:lsdException w:name="List" w:semiHidden="0" w:unhideWhenUsed="0"/>
    <w:lsdException w:name="List Bullet" w:semiHidden="0" w:unhideWhenUsed="0"/>
    <w:lsdException w:name="Title" w:semiHidden="0" w:unhideWhenUsed="0" w:qFormat="1"/>
    <w:lsdException w:name="List Continue 2" w:semiHidden="0" w:unhideWhenUsed="0"/>
    <w:lsdException w:name="List Continue 3" w:semiHidden="0" w:unhideWhenUsed="0"/>
    <w:lsdException w:name="List Continue 4" w:semiHidden="0" w:unhideWhenUsed="0"/>
    <w:lsdException w:name="List Continue 5" w:semiHidden="0" w:unhideWhenUsed="0"/>
    <w:lsdException w:name="Subtitle" w:semiHidden="0" w:unhideWhenUsed="0" w:qFormat="1"/>
    <w:lsdException w:name="Strong" w:semiHidden="0" w:unhideWhenUsed="0" w:qFormat="1"/>
    <w:lsdException w:name="Emphasis" w:semiHidden="0" w:unhideWhenUsed="0" w:qFormat="1"/>
    <w:lsdException w:name="Normal Table" w:semiHidden="0" w:unhideWhenUsed="0"/>
    <w:lsdException w:name="Table Subtle 1" w:semiHidden="0" w:unhideWhenUsed="0"/>
    <w:lsdException w:name="Table Web 2" w:semiHidden="0" w:unhideWhenUsed="0"/>
    <w:lsdException w:name="Table Web 3" w:semiHidden="0" w:unhideWhenUsed="0"/>
    <w:lsdException w:name="Table Grid" w:semiHidden="0" w:uiPriority="99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nhideWhenUsed/>
    <w:rsid w:val="0016123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rsid w:val="00161231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161231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161231"/>
    <w:rPr>
      <w:sz w:val="18"/>
      <w:szCs w:val="18"/>
    </w:rPr>
  </w:style>
  <w:style w:type="table" w:styleId="a5">
    <w:name w:val="Table Grid"/>
    <w:basedOn w:val="a1"/>
    <w:uiPriority w:val="99"/>
    <w:rsid w:val="00161231"/>
    <w:rPr>
      <w:rFonts w:ascii="Calibri" w:eastAsia="Times New Roman" w:hAnsi="Calibri" w:cs="Calibri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6">
    <w:name w:val="annotation reference"/>
    <w:basedOn w:val="a0"/>
    <w:semiHidden/>
    <w:unhideWhenUsed/>
    <w:rsid w:val="00161231"/>
    <w:rPr>
      <w:sz w:val="21"/>
      <w:szCs w:val="21"/>
    </w:rPr>
  </w:style>
  <w:style w:type="paragraph" w:styleId="a7">
    <w:name w:val="annotation text"/>
    <w:basedOn w:val="a"/>
    <w:link w:val="Char1"/>
    <w:semiHidden/>
    <w:unhideWhenUsed/>
    <w:rsid w:val="00161231"/>
  </w:style>
  <w:style w:type="character" w:customStyle="1" w:styleId="Char1">
    <w:name w:val="批注文字 Char"/>
    <w:basedOn w:val="a0"/>
    <w:link w:val="a7"/>
    <w:semiHidden/>
    <w:rsid w:val="00161231"/>
    <w:rPr>
      <w:sz w:val="24"/>
      <w:szCs w:val="24"/>
    </w:rPr>
  </w:style>
  <w:style w:type="paragraph" w:styleId="a8">
    <w:name w:val="annotation subject"/>
    <w:basedOn w:val="a7"/>
    <w:next w:val="a7"/>
    <w:link w:val="Char2"/>
    <w:semiHidden/>
    <w:unhideWhenUsed/>
    <w:rsid w:val="00161231"/>
    <w:rPr>
      <w:b/>
      <w:bCs/>
    </w:rPr>
  </w:style>
  <w:style w:type="character" w:customStyle="1" w:styleId="Char2">
    <w:name w:val="批注主题 Char"/>
    <w:basedOn w:val="Char1"/>
    <w:link w:val="a8"/>
    <w:semiHidden/>
    <w:rsid w:val="00161231"/>
    <w:rPr>
      <w:b/>
      <w:bCs/>
      <w:sz w:val="24"/>
      <w:szCs w:val="24"/>
    </w:rPr>
  </w:style>
  <w:style w:type="paragraph" w:customStyle="1" w:styleId="src">
    <w:name w:val="src"/>
    <w:basedOn w:val="a"/>
    <w:rsid w:val="00161231"/>
    <w:pPr>
      <w:spacing w:before="100" w:beforeAutospacing="1" w:after="100" w:afterAutospacing="1"/>
    </w:pPr>
    <w:rPr>
      <w:rFonts w:ascii="宋体" w:eastAsia="宋体" w:hAnsi="宋体" w:cs="宋体"/>
      <w:lang w:eastAsia="zh-CN"/>
    </w:rPr>
  </w:style>
  <w:style w:type="paragraph" w:styleId="a9">
    <w:name w:val="Balloon Text"/>
    <w:basedOn w:val="a"/>
    <w:link w:val="Char3"/>
    <w:rsid w:val="00C57FD3"/>
    <w:rPr>
      <w:rFonts w:ascii="Segoe UI" w:hAnsi="Segoe UI" w:cs="Segoe UI"/>
      <w:sz w:val="18"/>
      <w:szCs w:val="18"/>
    </w:rPr>
  </w:style>
  <w:style w:type="character" w:customStyle="1" w:styleId="Char3">
    <w:name w:val="批注框文本 Char"/>
    <w:basedOn w:val="a0"/>
    <w:link w:val="a9"/>
    <w:rsid w:val="00C57FD3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58691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650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608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5.png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2</TotalTime>
  <Pages>1</Pages>
  <Words>19744</Words>
  <Characters>112541</Characters>
  <Application>Microsoft Office Word</Application>
  <DocSecurity>0</DocSecurity>
  <Lines>937</Lines>
  <Paragraphs>26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202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GJ</dc:creator>
  <cp:lastModifiedBy>邢燕霞</cp:lastModifiedBy>
  <cp:revision>6</cp:revision>
  <dcterms:created xsi:type="dcterms:W3CDTF">2021-06-10T23:20:00Z</dcterms:created>
  <dcterms:modified xsi:type="dcterms:W3CDTF">2021-06-24T14:24:00Z</dcterms:modified>
</cp:coreProperties>
</file>